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323"/>
        <w:gridCol w:w="589"/>
        <w:gridCol w:w="1918"/>
        <w:gridCol w:w="993"/>
        <w:gridCol w:w="2302"/>
        <w:gridCol w:w="1040"/>
        <w:gridCol w:w="1243"/>
        <w:gridCol w:w="608"/>
      </w:tblGrid>
      <w:tr w:rsidR="00BF4CDB" w:rsidRPr="004B7FA6" w14:paraId="7F53DA47" w14:textId="77777777" w:rsidTr="00A87213">
        <w:tc>
          <w:tcPr>
            <w:tcW w:w="323" w:type="dxa"/>
          </w:tcPr>
          <w:p w14:paraId="67F1AA66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589" w:type="dxa"/>
          </w:tcPr>
          <w:p w14:paraId="3D2308DC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Penulis</w:t>
            </w:r>
            <w:proofErr w:type="spellEnd"/>
          </w:p>
        </w:tc>
        <w:tc>
          <w:tcPr>
            <w:tcW w:w="1918" w:type="dxa"/>
          </w:tcPr>
          <w:p w14:paraId="0417B8CA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993" w:type="dxa"/>
          </w:tcPr>
          <w:p w14:paraId="1D18E132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2302" w:type="dxa"/>
          </w:tcPr>
          <w:p w14:paraId="5E83FD66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Tujuan</w:t>
            </w:r>
            <w:proofErr w:type="spellEnd"/>
          </w:p>
        </w:tc>
        <w:tc>
          <w:tcPr>
            <w:tcW w:w="1040" w:type="dxa"/>
          </w:tcPr>
          <w:p w14:paraId="089D21C7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</w:p>
        </w:tc>
        <w:tc>
          <w:tcPr>
            <w:tcW w:w="1243" w:type="dxa"/>
          </w:tcPr>
          <w:p w14:paraId="0F257C1A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Alat</w:t>
            </w:r>
            <w:proofErr w:type="spellEnd"/>
          </w:p>
        </w:tc>
        <w:tc>
          <w:tcPr>
            <w:tcW w:w="608" w:type="dxa"/>
          </w:tcPr>
          <w:p w14:paraId="2C16BCC0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Objec</w:t>
            </w:r>
            <w:proofErr w:type="spellEnd"/>
          </w:p>
        </w:tc>
      </w:tr>
      <w:tr w:rsidR="00BF4CDB" w:rsidRPr="004B7FA6" w14:paraId="63360749" w14:textId="77777777" w:rsidTr="00A87213">
        <w:tc>
          <w:tcPr>
            <w:tcW w:w="323" w:type="dxa"/>
          </w:tcPr>
          <w:p w14:paraId="4EE9CF67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9" w:type="dxa"/>
          </w:tcPr>
          <w:p w14:paraId="7AC674C3" w14:textId="77777777" w:rsidR="004B7FA6" w:rsidRPr="004B7FA6" w:rsidRDefault="00F551B8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Style w:val="FootnoteReference"/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4A7ECB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author":[{"dropping-particle":"","family":"Puspita","given":"Ari; Muhammad Fahmi; Yuyun Yuningsih","non-dropping-particle":"","parse-names":false,"suffix":""}],"id":"ITEM-1","issue":"4","issued":{"date-parts":[["2019"]]},"title":"PERANCANGAN DAN PEMBUATAN APLIKASI E-LEARNING MENGGUNAKAN MODEL WATERFALL PADA SEKOLAH MENENGAH ATAS Ari","type":"article-journal","volume":"1"},"uris":["http://www.mendeley.com/documents/?uuid=84648f2a-8c86-45de-9d74-021636259494"]}],"mendeley":{"formattedCitation":"(Puspita)","plainTextFormattedCitation":"(Puspita)","previouslyFormattedCitation":"(Puspita)"},"properties":{"noteIndex":0},"schema":"https://github.com/citation-style-language/schema/raw/master/csl-citation.json"}</w:instrText>
            </w:r>
            <w:r>
              <w:rPr>
                <w:rStyle w:val="FootnoteReference"/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F551B8">
              <w:rPr>
                <w:rFonts w:ascii="Times New Roman" w:hAnsi="Times New Roman" w:cs="Times New Roman"/>
                <w:bCs/>
                <w:noProof/>
                <w:sz w:val="24"/>
                <w:szCs w:val="24"/>
                <w:lang w:val="en-US"/>
              </w:rPr>
              <w:t>(Puspita)</w:t>
            </w:r>
            <w:r>
              <w:rPr>
                <w:rStyle w:val="FootnoteReference"/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18" w:type="dxa"/>
          </w:tcPr>
          <w:p w14:paraId="2A7A4E95" w14:textId="77777777" w:rsidR="004B7FA6" w:rsidRPr="004B7FA6" w:rsidRDefault="004B7FA6" w:rsidP="00A87213">
            <w:pPr>
              <w:ind w:left="3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B7FA6">
              <w:rPr>
                <w:rFonts w:ascii="Times New Roman" w:eastAsia="Times New Roman" w:hAnsi="Times New Roman" w:cs="Times New Roman"/>
                <w:sz w:val="24"/>
                <w:szCs w:val="24"/>
              </w:rPr>
              <w:t>PERANCANGAN</w:t>
            </w:r>
          </w:p>
          <w:p w14:paraId="57570176" w14:textId="6317C45D" w:rsidR="004B7FA6" w:rsidRPr="004B7FA6" w:rsidRDefault="004B7FA6" w:rsidP="00474004">
            <w:pPr>
              <w:ind w:right="39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B7FA6">
              <w:rPr>
                <w:rFonts w:ascii="Times New Roman" w:eastAsia="Times New Roman" w:hAnsi="Times New Roman" w:cs="Times New Roman"/>
                <w:sz w:val="24"/>
                <w:szCs w:val="24"/>
              </w:rPr>
              <w:t>DAN</w:t>
            </w:r>
            <w:r w:rsid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B7FA6">
              <w:rPr>
                <w:rFonts w:ascii="Times New Roman" w:eastAsia="Times New Roman" w:hAnsi="Times New Roman" w:cs="Times New Roman"/>
                <w:sz w:val="24"/>
                <w:szCs w:val="24"/>
              </w:rPr>
              <w:t>PEMBUAT</w:t>
            </w:r>
            <w:r w:rsidR="004A7ECB">
              <w:rPr>
                <w:rFonts w:ascii="Times New Roman" w:eastAsia="Times New Roman" w:hAnsi="Times New Roman" w:cs="Times New Roman"/>
                <w:sz w:val="24"/>
                <w:szCs w:val="24"/>
              </w:rPr>
              <w:t>A</w:t>
            </w:r>
            <w:r w:rsidR="00474004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N </w:t>
            </w:r>
            <w:r w:rsidRPr="004B7FA6">
              <w:rPr>
                <w:rFonts w:ascii="Times New Roman" w:eastAsia="Times New Roman" w:hAnsi="Times New Roman" w:cs="Times New Roman"/>
                <w:sz w:val="24"/>
                <w:szCs w:val="24"/>
              </w:rPr>
              <w:t>APLIKASI E-</w:t>
            </w:r>
          </w:p>
          <w:p w14:paraId="1E3DB653" w14:textId="512B1CC7" w:rsidR="004B7FA6" w:rsidRPr="004B7FA6" w:rsidRDefault="004B7FA6" w:rsidP="00474004">
            <w:pPr>
              <w:ind w:right="39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B7FA6">
              <w:rPr>
                <w:rFonts w:ascii="Times New Roman" w:eastAsia="Times New Roman" w:hAnsi="Times New Roman" w:cs="Times New Roman"/>
                <w:sz w:val="24"/>
                <w:szCs w:val="24"/>
              </w:rPr>
              <w:t>LEARNING</w:t>
            </w:r>
            <w:r w:rsid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B7FA6">
              <w:rPr>
                <w:rFonts w:ascii="Times New Roman" w:eastAsia="Times New Roman" w:hAnsi="Times New Roman" w:cs="Times New Roman"/>
                <w:sz w:val="24"/>
                <w:szCs w:val="24"/>
              </w:rPr>
              <w:t>MENGGUNA</w:t>
            </w:r>
            <w:r w:rsidR="00474004">
              <w:rPr>
                <w:rFonts w:ascii="Times New Roman" w:eastAsia="Times New Roman" w:hAnsi="Times New Roman" w:cs="Times New Roman"/>
                <w:sz w:val="24"/>
                <w:szCs w:val="24"/>
              </w:rPr>
              <w:t>K</w:t>
            </w:r>
            <w:r w:rsidRPr="004B7FA6">
              <w:rPr>
                <w:rFonts w:ascii="Times New Roman" w:eastAsia="Times New Roman" w:hAnsi="Times New Roman" w:cs="Times New Roman"/>
                <w:sz w:val="24"/>
                <w:szCs w:val="24"/>
              </w:rPr>
              <w:t>AN MODEL</w:t>
            </w:r>
          </w:p>
          <w:p w14:paraId="40885675" w14:textId="77777777" w:rsidR="004B7FA6" w:rsidRPr="004B7FA6" w:rsidRDefault="004B7FA6" w:rsidP="00A87213">
            <w:pPr>
              <w:ind w:right="33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B7FA6">
              <w:rPr>
                <w:rFonts w:ascii="Times New Roman" w:eastAsia="Times New Roman" w:hAnsi="Times New Roman" w:cs="Times New Roman"/>
                <w:sz w:val="24"/>
                <w:szCs w:val="24"/>
              </w:rPr>
              <w:t>WATERFALL</w:t>
            </w:r>
          </w:p>
          <w:p w14:paraId="75D9EEE3" w14:textId="44FDBB3A" w:rsidR="004B7FA6" w:rsidRPr="004B7FA6" w:rsidRDefault="004B7FA6" w:rsidP="00474004">
            <w:pPr>
              <w:ind w:left="28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B7FA6">
              <w:rPr>
                <w:rFonts w:ascii="Times New Roman" w:eastAsia="Times New Roman" w:hAnsi="Times New Roman" w:cs="Times New Roman"/>
                <w:sz w:val="24"/>
                <w:szCs w:val="24"/>
              </w:rPr>
              <w:t>PADA SEKOLAH</w:t>
            </w:r>
            <w:r w:rsid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B7FA6">
              <w:rPr>
                <w:rFonts w:ascii="Times New Roman" w:eastAsia="Times New Roman" w:hAnsi="Times New Roman" w:cs="Times New Roman"/>
                <w:sz w:val="24"/>
                <w:szCs w:val="24"/>
              </w:rPr>
              <w:t>MENENGAH</w:t>
            </w:r>
          </w:p>
          <w:p w14:paraId="44AE641D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B7FA6">
              <w:rPr>
                <w:rFonts w:ascii="Times New Roman" w:eastAsia="Times New Roman" w:hAnsi="Times New Roman" w:cs="Times New Roman"/>
                <w:sz w:val="24"/>
                <w:szCs w:val="24"/>
              </w:rPr>
              <w:t>ATAS</w:t>
            </w:r>
          </w:p>
        </w:tc>
        <w:tc>
          <w:tcPr>
            <w:tcW w:w="993" w:type="dxa"/>
          </w:tcPr>
          <w:p w14:paraId="71438ADE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2302" w:type="dxa"/>
          </w:tcPr>
          <w:p w14:paraId="47335ACA" w14:textId="58322FEC" w:rsidR="00F551B8" w:rsidRPr="00F551B8" w:rsidRDefault="00606F4D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emfasilitasi</w:t>
            </w:r>
            <w:proofErr w:type="spellEnd"/>
            <w:r w:rsidR="00F551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dan</w:t>
            </w:r>
            <w:r w:rsidR="00F551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mempermudah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komunikasi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antara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guru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dengaan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/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melalui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forum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diskusi</w:t>
            </w:r>
            <w:proofErr w:type="spellEnd"/>
            <w:r w:rsidR="000E28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dan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memperoleh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materi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pelajaran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lengkap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mengoptomalkan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belajar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="00F551B8" w:rsidRPr="00F551B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182EBFD7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40" w:type="dxa"/>
          </w:tcPr>
          <w:p w14:paraId="54826762" w14:textId="77777777" w:rsidR="00F551B8" w:rsidRDefault="00F551B8" w:rsidP="00474004">
            <w:pPr>
              <w:jc w:val="both"/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</w:rPr>
              <w:t>Menggunakan</w:t>
            </w:r>
            <w:proofErr w:type="spellEnd"/>
          </w:p>
          <w:p w14:paraId="035E2AAD" w14:textId="4B1405D2" w:rsidR="00F551B8" w:rsidRDefault="00474004" w:rsidP="00474004">
            <w:pPr>
              <w:ind w:right="52"/>
              <w:jc w:val="both"/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</w:rPr>
              <w:t>k</w:t>
            </w:r>
            <w:r w:rsidR="00F551B8">
              <w:rPr>
                <w:rFonts w:ascii="Times New Roman" w:eastAsia="Times New Roman" w:hAnsi="Times New Roman" w:cs="Times New Roman"/>
                <w:sz w:val="24"/>
              </w:rPr>
              <w:t>ualitatif</w:t>
            </w:r>
            <w:proofErr w:type="spellEnd"/>
            <w:r>
              <w:t xml:space="preserve"> </w:t>
            </w:r>
            <w:proofErr w:type="spellStart"/>
            <w:r w:rsidR="00F551B8">
              <w:rPr>
                <w:rFonts w:ascii="Times New Roman" w:eastAsia="Times New Roman" w:hAnsi="Times New Roman" w:cs="Times New Roman"/>
                <w:sz w:val="24"/>
              </w:rPr>
              <w:t>didasarkan</w:t>
            </w:r>
            <w:proofErr w:type="spellEnd"/>
            <w:r w:rsidR="00F551B8">
              <w:rPr>
                <w:rFonts w:ascii="Times New Roman" w:eastAsia="Times New Roman" w:hAnsi="Times New Roman" w:cs="Times New Roman"/>
                <w:sz w:val="24"/>
              </w:rPr>
              <w:t xml:space="preserve"> pada </w:t>
            </w:r>
            <w:proofErr w:type="spellStart"/>
            <w:r w:rsidR="00F551B8">
              <w:rPr>
                <w:rFonts w:ascii="Times New Roman" w:eastAsia="Times New Roman" w:hAnsi="Times New Roman" w:cs="Times New Roman"/>
                <w:sz w:val="24"/>
              </w:rPr>
              <w:t>siklus</w:t>
            </w:r>
            <w:proofErr w:type="spellEnd"/>
            <w:r w:rsidR="00F551B8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proofErr w:type="spellStart"/>
            <w:r w:rsidR="00F551B8">
              <w:rPr>
                <w:rFonts w:ascii="Times New Roman" w:eastAsia="Times New Roman" w:hAnsi="Times New Roman" w:cs="Times New Roman"/>
                <w:sz w:val="24"/>
              </w:rPr>
              <w:t>hidup</w:t>
            </w:r>
            <w:proofErr w:type="spellEnd"/>
          </w:p>
          <w:p w14:paraId="4E97DFA0" w14:textId="77777777" w:rsidR="00F551B8" w:rsidRDefault="00F551B8" w:rsidP="00A87213">
            <w:pPr>
              <w:spacing w:after="4" w:line="236" w:lineRule="auto"/>
              <w:jc w:val="both"/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</w:rPr>
              <w:t>pengemba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</w:rPr>
              <w:t>sistem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</w:rPr>
              <w:t xml:space="preserve"> (SDLC)</w:t>
            </w:r>
          </w:p>
          <w:p w14:paraId="336AE07B" w14:textId="77777777" w:rsidR="004B7FA6" w:rsidRPr="004B7FA6" w:rsidRDefault="00F551B8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sz w:val="24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</w:rPr>
              <w:t xml:space="preserve"> model waterfall</w:t>
            </w:r>
          </w:p>
        </w:tc>
        <w:tc>
          <w:tcPr>
            <w:tcW w:w="1243" w:type="dxa"/>
          </w:tcPr>
          <w:p w14:paraId="2632A2FB" w14:textId="05B4A429" w:rsidR="004B7FA6" w:rsidRPr="004B7FA6" w:rsidRDefault="00F551B8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bserv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wan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tu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staka</w:t>
            </w:r>
            <w:proofErr w:type="spellEnd"/>
          </w:p>
        </w:tc>
        <w:tc>
          <w:tcPr>
            <w:tcW w:w="608" w:type="dxa"/>
          </w:tcPr>
          <w:p w14:paraId="7FA337EB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4B7FA6">
              <w:rPr>
                <w:rFonts w:ascii="Times New Roman" w:hAnsi="Times New Roman" w:cs="Times New Roman"/>
                <w:sz w:val="24"/>
                <w:szCs w:val="24"/>
              </w:rPr>
              <w:t xml:space="preserve">uru – guru yang </w:t>
            </w:r>
            <w:proofErr w:type="spellStart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mengajar</w:t>
            </w:r>
            <w:proofErr w:type="spellEnd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menengah</w:t>
            </w:r>
            <w:proofErr w:type="spellEnd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atas</w:t>
            </w:r>
            <w:proofErr w:type="spellEnd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>daerah</w:t>
            </w:r>
            <w:proofErr w:type="spellEnd"/>
            <w:r w:rsidRPr="004B7FA6">
              <w:rPr>
                <w:rFonts w:ascii="Times New Roman" w:hAnsi="Times New Roman" w:cs="Times New Roman"/>
                <w:sz w:val="24"/>
                <w:szCs w:val="24"/>
              </w:rPr>
              <w:t xml:space="preserve"> Bekasi</w:t>
            </w:r>
          </w:p>
          <w:p w14:paraId="33A5302D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F4CDB" w:rsidRPr="004B7FA6" w14:paraId="36F9C95D" w14:textId="77777777" w:rsidTr="00A87213">
        <w:tc>
          <w:tcPr>
            <w:tcW w:w="323" w:type="dxa"/>
          </w:tcPr>
          <w:p w14:paraId="2AC26CAA" w14:textId="77777777" w:rsidR="004B7FA6" w:rsidRPr="004B7FA6" w:rsidRDefault="004A7EC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89" w:type="dxa"/>
          </w:tcPr>
          <w:p w14:paraId="7FCF73DF" w14:textId="77777777" w:rsidR="004B7FA6" w:rsidRPr="004B7FA6" w:rsidRDefault="004A7EC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1A76A6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author":[{"dropping-particle":"","family":"Nasution","given":"Mardiah Kalsum","non-dropping-particle":"","parse-names":false,"suffix":""}],"id":"ITEM-1","issue":"1","issued":{"date-parts":[["2017"]]},"page":"9-16","title":"Penggunaan Metode Pembelajaran Dalam Peningkatan Hasil Belajar Siswa","type":"article-journal","volume":"11"},"uris":["http://www.mendeley.com/documents/?uuid=4a6f36b0-0f5a-44b9-ab76-67f397c564c3"]}],"mendeley":{"formattedCitation":"(Nasution)","plainTextFormattedCitation":"(Nasution)","previouslyFormattedCitation":"(Nasution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4A7ECB">
              <w:rPr>
                <w:rFonts w:ascii="Times New Roman" w:hAnsi="Times New Roman" w:cs="Times New Roman"/>
                <w:noProof/>
                <w:sz w:val="24"/>
                <w:szCs w:val="24"/>
              </w:rPr>
              <w:t>(Nasution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18" w:type="dxa"/>
          </w:tcPr>
          <w:p w14:paraId="549D221A" w14:textId="77777777" w:rsidR="004A7ECB" w:rsidRDefault="004A7ECB" w:rsidP="00A87213">
            <w:pPr>
              <w:spacing w:after="5" w:line="236" w:lineRule="auto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t>PENGGUNAAN METODE</w:t>
            </w:r>
          </w:p>
          <w:p w14:paraId="6D298E43" w14:textId="6DC0D107" w:rsidR="004A7ECB" w:rsidRDefault="004A7ECB" w:rsidP="00474004">
            <w:pPr>
              <w:spacing w:after="5" w:line="236" w:lineRule="auto"/>
              <w:ind w:right="45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t>PEMBELAJARAN DALAM</w:t>
            </w:r>
            <w:r w:rsidR="00474004"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</w:rPr>
              <w:t>PENINGKATAN</w:t>
            </w:r>
            <w:r w:rsidR="00474004"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</w:rPr>
              <w:t>HASIL BELJAR</w:t>
            </w:r>
            <w:r w:rsidR="00474004"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</w:rPr>
              <w:t>SISWA</w:t>
            </w:r>
          </w:p>
          <w:p w14:paraId="6E43A509" w14:textId="77777777" w:rsidR="004B7FA6" w:rsidRPr="004B7FA6" w:rsidRDefault="004B7F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3" w:type="dxa"/>
          </w:tcPr>
          <w:p w14:paraId="341F3E7C" w14:textId="77777777" w:rsidR="004B7FA6" w:rsidRPr="004B7FA6" w:rsidRDefault="004A7EC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2302" w:type="dxa"/>
          </w:tcPr>
          <w:p w14:paraId="2DACEA66" w14:textId="354FD3EB" w:rsidR="004B7FA6" w:rsidRPr="004B7FA6" w:rsidRDefault="00606F4D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engetahui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menganalisis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penggunaan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pembelajaran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upaya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peningkatan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hasil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belajar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di</w:t>
            </w:r>
            <w:r w:rsidR="00A872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peningkatan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prestasi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hasil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belajar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menjadi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tujuan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utama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pembelajaran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 w:rsidR="004A7ECB" w:rsidRPr="004A7EC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1040" w:type="dxa"/>
          </w:tcPr>
          <w:p w14:paraId="5DA90C3E" w14:textId="77777777" w:rsidR="004B7FA6" w:rsidRPr="004B7FA6" w:rsidRDefault="004A7EC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4A7ECB">
              <w:rPr>
                <w:rFonts w:ascii="Times New Roman" w:hAnsi="Times New Roman" w:cs="Times New Roman"/>
                <w:sz w:val="24"/>
                <w:szCs w:val="24"/>
              </w:rPr>
              <w:t>enggunakan</w:t>
            </w:r>
            <w:proofErr w:type="spellEnd"/>
            <w:r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ECB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ECB">
              <w:rPr>
                <w:rFonts w:ascii="Times New Roman" w:hAnsi="Times New Roman" w:cs="Times New Roman"/>
                <w:sz w:val="24"/>
                <w:szCs w:val="24"/>
              </w:rPr>
              <w:t>kuantitatif</w:t>
            </w:r>
            <w:proofErr w:type="spellEnd"/>
          </w:p>
        </w:tc>
        <w:tc>
          <w:tcPr>
            <w:tcW w:w="1243" w:type="dxa"/>
          </w:tcPr>
          <w:p w14:paraId="3947816A" w14:textId="77777777" w:rsidR="004B7FA6" w:rsidRPr="004B7FA6" w:rsidRDefault="004A7EC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4A7ECB">
              <w:rPr>
                <w:rFonts w:ascii="Times New Roman" w:hAnsi="Times New Roman" w:cs="Times New Roman"/>
                <w:sz w:val="24"/>
                <w:szCs w:val="24"/>
              </w:rPr>
              <w:t>lat</w:t>
            </w:r>
            <w:proofErr w:type="spellEnd"/>
            <w:r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ECB">
              <w:rPr>
                <w:rFonts w:ascii="Times New Roman" w:hAnsi="Times New Roman" w:cs="Times New Roman"/>
                <w:sz w:val="24"/>
                <w:szCs w:val="24"/>
              </w:rPr>
              <w:t>pengumpulan</w:t>
            </w:r>
            <w:proofErr w:type="spellEnd"/>
            <w:r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 w:rsidRPr="004A7ECB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A7EC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ECB">
              <w:rPr>
                <w:rFonts w:ascii="Times New Roman" w:hAnsi="Times New Roman" w:cs="Times New Roman"/>
                <w:sz w:val="24"/>
                <w:szCs w:val="24"/>
              </w:rPr>
              <w:t>angket</w:t>
            </w:r>
            <w:proofErr w:type="spellEnd"/>
          </w:p>
        </w:tc>
        <w:tc>
          <w:tcPr>
            <w:tcW w:w="608" w:type="dxa"/>
          </w:tcPr>
          <w:p w14:paraId="073C7FA6" w14:textId="77777777" w:rsidR="004B7FA6" w:rsidRPr="004B7FA6" w:rsidRDefault="004A7EC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uru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</w:p>
        </w:tc>
      </w:tr>
      <w:tr w:rsidR="00BF4CDB" w:rsidRPr="004B7FA6" w14:paraId="236B287A" w14:textId="77777777" w:rsidTr="00A87213">
        <w:tc>
          <w:tcPr>
            <w:tcW w:w="323" w:type="dxa"/>
          </w:tcPr>
          <w:p w14:paraId="27AEC842" w14:textId="77777777" w:rsidR="00C421FB" w:rsidRDefault="00C421F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89" w:type="dxa"/>
          </w:tcPr>
          <w:p w14:paraId="77454CC9" w14:textId="553225C1" w:rsidR="00C421FB" w:rsidRDefault="001A76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474004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author":[{"dropping-particle":"","family":"Anggoro","given":"Bimo","non-dropping-particle":"","parse-names":false,"suffix":""},{"dropping-particle":"","family":"Hin","given":"Lauw Li","non-dropping-particle":"","parse-names":false,"suffix":""}],"id":"ITEM-1","issued":{"date-parts":[["0"]]},"page":"334-337","title":"RANCANG BANGUN SISTEM INFORMASI PENILAIAN SISWA PADA SDIT AL-FATH","type":"article-journal"},"uris":["http://www.mendeley.com/documents/?uuid=7fad9f88-98e7-44c2-91ff-bdcba38fe2a7"]}],"mendeley":{"formattedCitation":"(Anggoro and Hin)","plainTextFormattedCitation":"(Anggoro and Hin)","previouslyFormattedCitation":"(Anggoro and Hin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1A76A6">
              <w:rPr>
                <w:rFonts w:ascii="Times New Roman" w:hAnsi="Times New Roman" w:cs="Times New Roman"/>
                <w:noProof/>
                <w:sz w:val="24"/>
                <w:szCs w:val="24"/>
              </w:rPr>
              <w:t>(Anggoro and Hin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18" w:type="dxa"/>
          </w:tcPr>
          <w:p w14:paraId="389FBFCB" w14:textId="77777777" w:rsidR="00C421FB" w:rsidRDefault="00C421FB" w:rsidP="00A87213">
            <w:pPr>
              <w:ind w:right="40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t xml:space="preserve">RANCANG </w:t>
            </w:r>
          </w:p>
          <w:p w14:paraId="638DA37D" w14:textId="77777777" w:rsidR="00C421FB" w:rsidRDefault="00C421FB" w:rsidP="00A87213">
            <w:pPr>
              <w:ind w:right="35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t xml:space="preserve">BANGUN </w:t>
            </w:r>
          </w:p>
          <w:p w14:paraId="4BC5DCF5" w14:textId="77777777" w:rsidR="00C421FB" w:rsidRDefault="00C421FB" w:rsidP="00A87213">
            <w:pPr>
              <w:ind w:right="39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t xml:space="preserve">SISTEM </w:t>
            </w:r>
          </w:p>
          <w:p w14:paraId="00BA8816" w14:textId="77777777" w:rsidR="00C421FB" w:rsidRDefault="00C421FB" w:rsidP="00A87213">
            <w:pPr>
              <w:ind w:right="43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t xml:space="preserve">INFORMASI </w:t>
            </w:r>
          </w:p>
          <w:p w14:paraId="0F0368BF" w14:textId="77777777" w:rsidR="00C421FB" w:rsidRDefault="00C421FB" w:rsidP="00A87213">
            <w:pPr>
              <w:ind w:right="40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t xml:space="preserve">PENILAIAN </w:t>
            </w:r>
          </w:p>
          <w:p w14:paraId="10D61612" w14:textId="77777777" w:rsidR="00C421FB" w:rsidRDefault="00C421FB" w:rsidP="00A87213">
            <w:pPr>
              <w:ind w:right="32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t xml:space="preserve">SISWA PADA </w:t>
            </w:r>
          </w:p>
          <w:p w14:paraId="001975BD" w14:textId="77777777" w:rsidR="00C421FB" w:rsidRDefault="00C421FB" w:rsidP="00A87213">
            <w:pPr>
              <w:spacing w:after="5" w:line="236" w:lineRule="auto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t xml:space="preserve">SDIT AL-FATH DENGAN </w:t>
            </w:r>
          </w:p>
          <w:p w14:paraId="6BC69089" w14:textId="77777777" w:rsidR="00C421FB" w:rsidRDefault="00C421FB" w:rsidP="00A87213">
            <w:pPr>
              <w:ind w:left="144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t xml:space="preserve">METODOLOGI </w:t>
            </w:r>
          </w:p>
          <w:p w14:paraId="3BA3DB29" w14:textId="77777777" w:rsidR="00C421FB" w:rsidRDefault="00C421FB" w:rsidP="00A87213">
            <w:pPr>
              <w:ind w:left="77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t xml:space="preserve">BERORIENTASI </w:t>
            </w:r>
          </w:p>
          <w:p w14:paraId="181B754F" w14:textId="77777777" w:rsidR="00C421FB" w:rsidRDefault="00C421FB" w:rsidP="00A87213">
            <w:pPr>
              <w:ind w:right="40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lastRenderedPageBreak/>
              <w:t xml:space="preserve">OBYEK </w:t>
            </w:r>
          </w:p>
          <w:p w14:paraId="70702120" w14:textId="77777777" w:rsidR="00C421FB" w:rsidRDefault="00C421FB" w:rsidP="00A87213">
            <w:pPr>
              <w:spacing w:after="5" w:line="236" w:lineRule="auto"/>
              <w:jc w:val="both"/>
              <w:rPr>
                <w:rFonts w:ascii="Times New Roman" w:eastAsia="Times New Roman" w:hAnsi="Times New Roman" w:cs="Times New Roman"/>
                <w:sz w:val="24"/>
              </w:rPr>
            </w:pPr>
          </w:p>
        </w:tc>
        <w:tc>
          <w:tcPr>
            <w:tcW w:w="993" w:type="dxa"/>
          </w:tcPr>
          <w:p w14:paraId="18B3C921" w14:textId="77777777" w:rsidR="00C421FB" w:rsidRDefault="00C421F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8</w:t>
            </w:r>
          </w:p>
        </w:tc>
        <w:tc>
          <w:tcPr>
            <w:tcW w:w="2302" w:type="dxa"/>
          </w:tcPr>
          <w:p w14:paraId="4437BE3F" w14:textId="161D158F" w:rsidR="00C421FB" w:rsidRPr="00C421FB" w:rsidRDefault="00C421F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embantu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SDIT Al-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Fath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mengatasi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="000E28CB">
              <w:rPr>
                <w:rFonts w:ascii="Times New Roman" w:hAnsi="Times New Roman" w:cs="Times New Roman"/>
                <w:sz w:val="24"/>
                <w:szCs w:val="24"/>
              </w:rPr>
              <w:t xml:space="preserve"> -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ser</w:t>
            </w:r>
            <w:bookmarkStart w:id="0" w:name="_GoBack"/>
            <w:bookmarkEnd w:id="0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ing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terjadi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disekolah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menyajikan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kebutuhan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data dan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>efektif</w:t>
            </w:r>
            <w:proofErr w:type="spellEnd"/>
            <w:r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  <w:p w14:paraId="298A46C3" w14:textId="77777777" w:rsidR="00C421FB" w:rsidRPr="004A7ECB" w:rsidRDefault="00C421F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40" w:type="dxa"/>
          </w:tcPr>
          <w:p w14:paraId="38C97271" w14:textId="77777777" w:rsidR="00C421FB" w:rsidRDefault="001A76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orient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byek</w:t>
            </w:r>
            <w:proofErr w:type="spellEnd"/>
          </w:p>
        </w:tc>
        <w:tc>
          <w:tcPr>
            <w:tcW w:w="1243" w:type="dxa"/>
          </w:tcPr>
          <w:p w14:paraId="23383D75" w14:textId="77777777" w:rsidR="00C421FB" w:rsidRDefault="001A76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="00C421FB" w:rsidRPr="00C421FB">
              <w:rPr>
                <w:rFonts w:ascii="Times New Roman" w:hAnsi="Times New Roman" w:cs="Times New Roman"/>
                <w:sz w:val="24"/>
                <w:szCs w:val="24"/>
              </w:rPr>
              <w:t>bservasi,wawancara</w:t>
            </w:r>
            <w:proofErr w:type="gramEnd"/>
            <w:r w:rsidR="00C421FB" w:rsidRPr="00C421FB">
              <w:rPr>
                <w:rFonts w:ascii="Times New Roman" w:hAnsi="Times New Roman" w:cs="Times New Roman"/>
                <w:sz w:val="24"/>
                <w:szCs w:val="24"/>
              </w:rPr>
              <w:t>,analisa</w:t>
            </w:r>
            <w:proofErr w:type="spellEnd"/>
            <w:r w:rsidR="00C421FB"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421FB" w:rsidRPr="00C421FB">
              <w:rPr>
                <w:rFonts w:ascii="Times New Roman" w:hAnsi="Times New Roman" w:cs="Times New Roman"/>
                <w:sz w:val="24"/>
                <w:szCs w:val="24"/>
              </w:rPr>
              <w:t>dokumen</w:t>
            </w:r>
            <w:proofErr w:type="spellEnd"/>
            <w:r w:rsidR="00C421FB"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C421FB" w:rsidRPr="00C421FB">
              <w:rPr>
                <w:rFonts w:ascii="Times New Roman" w:hAnsi="Times New Roman" w:cs="Times New Roman"/>
                <w:sz w:val="24"/>
                <w:szCs w:val="24"/>
              </w:rPr>
              <w:t>studi</w:t>
            </w:r>
            <w:proofErr w:type="spellEnd"/>
            <w:r w:rsidR="00C421FB" w:rsidRPr="00C421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421FB" w:rsidRPr="00C421FB">
              <w:rPr>
                <w:rFonts w:ascii="Times New Roman" w:hAnsi="Times New Roman" w:cs="Times New Roman"/>
                <w:sz w:val="24"/>
                <w:szCs w:val="24"/>
              </w:rPr>
              <w:t>keputus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proofErr w:type="spellEnd"/>
          </w:p>
        </w:tc>
        <w:tc>
          <w:tcPr>
            <w:tcW w:w="608" w:type="dxa"/>
          </w:tcPr>
          <w:p w14:paraId="3F9A7444" w14:textId="77777777" w:rsidR="00C421FB" w:rsidRDefault="001A76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at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sah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l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kepal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</w:p>
        </w:tc>
      </w:tr>
      <w:tr w:rsidR="00BF4CDB" w:rsidRPr="004B7FA6" w14:paraId="4A10DC62" w14:textId="77777777" w:rsidTr="00A87213">
        <w:tc>
          <w:tcPr>
            <w:tcW w:w="323" w:type="dxa"/>
          </w:tcPr>
          <w:p w14:paraId="60FC86A4" w14:textId="77777777" w:rsidR="001A76A6" w:rsidRDefault="001A76A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</w:p>
        </w:tc>
        <w:tc>
          <w:tcPr>
            <w:tcW w:w="589" w:type="dxa"/>
          </w:tcPr>
          <w:p w14:paraId="52C635DE" w14:textId="2E880117" w:rsidR="001A76A6" w:rsidRDefault="00474004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224C36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author":[{"dropping-particle":"","family":"Pratiwi","given":"Muhammad Nofendra; Surmayanti ; Mutiana","non-dropping-particle":"","parse-names":false,"suffix":""}],"id":"ITEM-1","issue":"2","issued":{"date-parts":[["2018"]]},"page":"55-62","title":"PERANCANGAN APLIKASI E-LEARNING MATA PELAJARAN FISIKA KELAS 3 IPA DI SMAN 2 LUBUK SIKAPING","type":"article-journal","volume":"8"},"uris":["http://www.mendeley.com/documents/?uuid=a2db9ab1-e367-4f3d-931d-e67dfdc0ce74"]}],"mendeley":{"formattedCitation":"(Pratiwi)","plainTextFormattedCitation":"(Pratiwi)","previouslyFormattedCitation":"(Pratiwi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474004">
              <w:rPr>
                <w:rFonts w:ascii="Times New Roman" w:hAnsi="Times New Roman" w:cs="Times New Roman"/>
                <w:noProof/>
                <w:sz w:val="24"/>
                <w:szCs w:val="24"/>
              </w:rPr>
              <w:t>(Pratiwi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18" w:type="dxa"/>
          </w:tcPr>
          <w:p w14:paraId="3C12139D" w14:textId="085FB632" w:rsidR="001A76A6" w:rsidRDefault="001A76A6" w:rsidP="00A87213">
            <w:pPr>
              <w:ind w:left="24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t>PERANCANGAN</w:t>
            </w:r>
            <w:r w:rsidR="00A154A8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</w:rPr>
              <w:t>APLIKASI E</w:t>
            </w:r>
            <w:r w:rsidR="00A154A8">
              <w:rPr>
                <w:rFonts w:ascii="Times New Roman" w:eastAsia="Times New Roman" w:hAnsi="Times New Roman" w:cs="Times New Roman"/>
                <w:sz w:val="24"/>
              </w:rPr>
              <w:t>-</w:t>
            </w:r>
            <w:r>
              <w:rPr>
                <w:rFonts w:ascii="Times New Roman" w:eastAsia="Times New Roman" w:hAnsi="Times New Roman" w:cs="Times New Roman"/>
                <w:sz w:val="24"/>
              </w:rPr>
              <w:t>LEARNIN</w:t>
            </w:r>
            <w:r w:rsidR="00A154A8">
              <w:rPr>
                <w:rFonts w:ascii="Times New Roman" w:eastAsia="Times New Roman" w:hAnsi="Times New Roman" w:cs="Times New Roman"/>
                <w:sz w:val="24"/>
              </w:rPr>
              <w:t>G</w:t>
            </w:r>
            <w:r>
              <w:rPr>
                <w:rFonts w:ascii="Times New Roman" w:eastAsia="Times New Roman" w:hAnsi="Times New Roman" w:cs="Times New Roman"/>
                <w:sz w:val="24"/>
              </w:rPr>
              <w:t>MATA</w:t>
            </w:r>
            <w:r w:rsidR="00A87213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</w:rPr>
              <w:t>PELAJAR</w:t>
            </w:r>
            <w:r w:rsidR="00A154A8">
              <w:rPr>
                <w:rFonts w:ascii="Times New Roman" w:eastAsia="Times New Roman" w:hAnsi="Times New Roman" w:cs="Times New Roman"/>
                <w:sz w:val="24"/>
              </w:rPr>
              <w:t>A</w:t>
            </w:r>
            <w:r>
              <w:rPr>
                <w:rFonts w:ascii="Times New Roman" w:eastAsia="Times New Roman" w:hAnsi="Times New Roman" w:cs="Times New Roman"/>
                <w:sz w:val="24"/>
              </w:rPr>
              <w:t>N</w:t>
            </w:r>
            <w:r w:rsidR="00A87213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</w:rPr>
              <w:t>FISIKA</w:t>
            </w:r>
            <w:r w:rsidR="00A154A8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</w:rPr>
              <w:t>KELAS 3</w:t>
            </w:r>
            <w:r w:rsidR="00A154A8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</w:rPr>
              <w:t>IPA DI SMAN</w:t>
            </w:r>
            <w:r w:rsidR="00A87213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</w:rPr>
              <w:t>2</w:t>
            </w:r>
            <w:r w:rsidR="00A87213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</w:rPr>
              <w:t>LUBUK</w:t>
            </w:r>
            <w:r w:rsidR="00A87213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sz w:val="24"/>
              </w:rPr>
              <w:t xml:space="preserve">SIKAPING </w:t>
            </w:r>
          </w:p>
          <w:p w14:paraId="1C873FC9" w14:textId="77777777" w:rsidR="001A76A6" w:rsidRDefault="001A76A6" w:rsidP="00A87213">
            <w:pPr>
              <w:ind w:left="191"/>
              <w:jc w:val="both"/>
            </w:pPr>
            <w:r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</w:p>
        </w:tc>
        <w:tc>
          <w:tcPr>
            <w:tcW w:w="993" w:type="dxa"/>
          </w:tcPr>
          <w:p w14:paraId="0BA6BC04" w14:textId="629B647E" w:rsidR="001A76A6" w:rsidRDefault="000B2A4A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2302" w:type="dxa"/>
          </w:tcPr>
          <w:p w14:paraId="1687AF8F" w14:textId="53FE686D" w:rsidR="001A76A6" w:rsidRDefault="000B2A4A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emudahkan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mendalami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materi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diluar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jam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tanpa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terhalang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</w:p>
        </w:tc>
        <w:tc>
          <w:tcPr>
            <w:tcW w:w="1040" w:type="dxa"/>
          </w:tcPr>
          <w:p w14:paraId="6E66CD13" w14:textId="3D6C5FC5" w:rsidR="001A76A6" w:rsidRDefault="000B2A4A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p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ustak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elit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boratorium</w:t>
            </w:r>
            <w:proofErr w:type="spellEnd"/>
          </w:p>
        </w:tc>
        <w:tc>
          <w:tcPr>
            <w:tcW w:w="1243" w:type="dxa"/>
          </w:tcPr>
          <w:p w14:paraId="78D640B8" w14:textId="51A3D44F" w:rsidR="001A76A6" w:rsidRDefault="000B2A4A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MYSQ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PHP</w:t>
            </w:r>
          </w:p>
        </w:tc>
        <w:tc>
          <w:tcPr>
            <w:tcW w:w="608" w:type="dxa"/>
          </w:tcPr>
          <w:p w14:paraId="4E7DC58F" w14:textId="49F96AC0" w:rsidR="001A76A6" w:rsidRDefault="000B2A4A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uru dan Murid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lajaran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isika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las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3 IPA</w:t>
            </w:r>
          </w:p>
        </w:tc>
      </w:tr>
      <w:tr w:rsidR="00BF4CDB" w:rsidRPr="004B7FA6" w14:paraId="776AACD2" w14:textId="77777777" w:rsidTr="00A87213">
        <w:tc>
          <w:tcPr>
            <w:tcW w:w="323" w:type="dxa"/>
          </w:tcPr>
          <w:p w14:paraId="42F92F6B" w14:textId="5274F41E" w:rsidR="000B2A4A" w:rsidRDefault="000B2A4A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89" w:type="dxa"/>
          </w:tcPr>
          <w:p w14:paraId="6C9CE6F2" w14:textId="5536CFFB" w:rsidR="000B2A4A" w:rsidRDefault="00224C36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F43579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author":[{"dropping-particle":"","family":"Rohman","given":"Abdul","non-dropping-particle":"","parse-names":false,"suffix":""},{"dropping-particle":"","family":"Suratno","given":"Eddy","non-dropping-particle":"","parse-names":false,"suffix":""}],"id":"ITEM-1","issue":"4","issued":{"date-parts":[["2019"]]},"page":"238-249","title":"PERANCANGAN APLIKASI E-LEARNIG BERBASIS WEB PADA SMKN 1 BAYUNG LENCIR","type":"article-journal","volume":"1"},"uris":["http://www.mendeley.com/documents/?uuid=629c34cd-f330-48a6-aa3b-4317f2688c5f"]}],"mendeley":{"formattedCitation":"(Rohman and Suratno)","plainTextFormattedCitation":"(Rohman and Suratno)","previouslyFormattedCitation":"(Rohman and Suratno)"},"properties":{"noteIndex":0},"schema":"https://github.com/citation-style-language/schema/raw/master/csl-citation.json"}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224C36">
              <w:rPr>
                <w:rFonts w:ascii="Times New Roman" w:hAnsi="Times New Roman" w:cs="Times New Roman"/>
                <w:noProof/>
                <w:sz w:val="24"/>
                <w:szCs w:val="24"/>
              </w:rPr>
              <w:t>(Rohman and Suratno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  <w:tc>
          <w:tcPr>
            <w:tcW w:w="1918" w:type="dxa"/>
          </w:tcPr>
          <w:p w14:paraId="0468C6DF" w14:textId="77777777" w:rsidR="000B2A4A" w:rsidRPr="000B2A4A" w:rsidRDefault="000B2A4A" w:rsidP="00A87213">
            <w:pPr>
              <w:jc w:val="both"/>
              <w:rPr>
                <w:rFonts w:ascii="Times New Roman" w:eastAsia="Times New Roman" w:hAnsi="Times New Roman" w:cs="Times New Roman"/>
                <w:sz w:val="24"/>
              </w:rPr>
            </w:pPr>
            <w:r w:rsidRPr="000B2A4A">
              <w:rPr>
                <w:rFonts w:ascii="Times New Roman" w:eastAsia="Times New Roman" w:hAnsi="Times New Roman" w:cs="Times New Roman"/>
                <w:sz w:val="24"/>
              </w:rPr>
              <w:t xml:space="preserve">PERANCANGAN APLIKASI E-LEARNIG BERBASIS WEB PADA SMKN 1 BAYUNG LENCIR </w:t>
            </w:r>
          </w:p>
          <w:p w14:paraId="5A54D244" w14:textId="77777777" w:rsidR="000B2A4A" w:rsidRDefault="000B2A4A" w:rsidP="00A87213">
            <w:pPr>
              <w:ind w:left="24"/>
              <w:jc w:val="both"/>
              <w:rPr>
                <w:rFonts w:ascii="Times New Roman" w:eastAsia="Times New Roman" w:hAnsi="Times New Roman" w:cs="Times New Roman"/>
                <w:sz w:val="24"/>
              </w:rPr>
            </w:pPr>
          </w:p>
        </w:tc>
        <w:tc>
          <w:tcPr>
            <w:tcW w:w="993" w:type="dxa"/>
          </w:tcPr>
          <w:p w14:paraId="03135A64" w14:textId="66CC3A56" w:rsidR="000B2A4A" w:rsidRDefault="000B2A4A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2302" w:type="dxa"/>
          </w:tcPr>
          <w:p w14:paraId="187F6015" w14:textId="6D28FAB8" w:rsidR="000B2A4A" w:rsidRDefault="000B2A4A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enganalisa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pembelajaran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di SMK Negeri 1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Bayung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Lencir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merancang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membangun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E-Learning yang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berguna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sebagai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salah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satusarana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pendukung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belajar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mengajar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gram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di  SMK</w:t>
            </w:r>
            <w:proofErr w:type="gram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Negeri 1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Bayung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Lencir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1040" w:type="dxa"/>
          </w:tcPr>
          <w:p w14:paraId="6995D07B" w14:textId="6BE85160" w:rsidR="000B2A4A" w:rsidRDefault="000B2A4A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 w:rsidR="00A154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model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pengembangan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 xml:space="preserve"> waterfall (model air </w:t>
            </w:r>
            <w:proofErr w:type="spellStart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terjun</w:t>
            </w:r>
            <w:proofErr w:type="spellEnd"/>
            <w:r w:rsidRPr="000B2A4A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243" w:type="dxa"/>
          </w:tcPr>
          <w:p w14:paraId="336C0123" w14:textId="0E96B4F1" w:rsidR="000B2A4A" w:rsidRPr="000B2A4A" w:rsidRDefault="00884985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P, HTML, MYSQL</w:t>
            </w:r>
          </w:p>
        </w:tc>
        <w:tc>
          <w:tcPr>
            <w:tcW w:w="608" w:type="dxa"/>
          </w:tcPr>
          <w:p w14:paraId="51745842" w14:textId="1259E765" w:rsidR="000B2A4A" w:rsidRDefault="00884985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uru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84985">
              <w:rPr>
                <w:rFonts w:ascii="Times New Roman" w:hAnsi="Times New Roman" w:cs="Times New Roman"/>
                <w:sz w:val="24"/>
                <w:szCs w:val="24"/>
              </w:rPr>
              <w:t>SMKN 1 BAYUNG LENCIR</w:t>
            </w:r>
          </w:p>
        </w:tc>
      </w:tr>
      <w:tr w:rsidR="00BF4CDB" w:rsidRPr="004B7FA6" w14:paraId="758C99BE" w14:textId="77777777" w:rsidTr="00A87213">
        <w:tc>
          <w:tcPr>
            <w:tcW w:w="323" w:type="dxa"/>
          </w:tcPr>
          <w:p w14:paraId="637DCCD2" w14:textId="26F8A880" w:rsidR="00884985" w:rsidRDefault="00884985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89" w:type="dxa"/>
          </w:tcPr>
          <w:p w14:paraId="6C2778EA" w14:textId="77777777" w:rsidR="00884985" w:rsidRDefault="00884985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18" w:type="dxa"/>
          </w:tcPr>
          <w:p w14:paraId="4156A70A" w14:textId="26F30366" w:rsidR="00884985" w:rsidRPr="000B2A4A" w:rsidRDefault="003C52D8" w:rsidP="00A87213">
            <w:pPr>
              <w:jc w:val="both"/>
              <w:rPr>
                <w:rFonts w:ascii="Times New Roman" w:eastAsia="Times New Roman" w:hAnsi="Times New Roman" w:cs="Times New Roman"/>
                <w:sz w:val="24"/>
              </w:rPr>
            </w:pPr>
            <w:proofErr w:type="spellStart"/>
            <w:r w:rsidRPr="003C52D8">
              <w:rPr>
                <w:rFonts w:ascii="Times New Roman" w:eastAsia="Times New Roman" w:hAnsi="Times New Roman" w:cs="Times New Roman"/>
                <w:sz w:val="24"/>
              </w:rPr>
              <w:t>Aplikasi</w:t>
            </w:r>
            <w:proofErr w:type="spellEnd"/>
            <w:r w:rsidRPr="003C52D8">
              <w:rPr>
                <w:rFonts w:ascii="Times New Roman" w:eastAsia="Times New Roman" w:hAnsi="Times New Roman" w:cs="Times New Roman"/>
                <w:sz w:val="24"/>
              </w:rPr>
              <w:t xml:space="preserve"> E-Learning Al-Islam </w:t>
            </w:r>
            <w:proofErr w:type="spellStart"/>
            <w:r w:rsidRPr="003C52D8">
              <w:rPr>
                <w:rFonts w:ascii="Times New Roman" w:eastAsia="Times New Roman" w:hAnsi="Times New Roman" w:cs="Times New Roman"/>
                <w:sz w:val="24"/>
              </w:rPr>
              <w:t>Kemuhammadiyahan</w:t>
            </w:r>
            <w:proofErr w:type="spellEnd"/>
            <w:r w:rsidRPr="003C52D8">
              <w:rPr>
                <w:rFonts w:ascii="Times New Roman" w:eastAsia="Times New Roman" w:hAnsi="Times New Roman" w:cs="Times New Roman"/>
                <w:sz w:val="24"/>
              </w:rPr>
              <w:t xml:space="preserve"> pada</w:t>
            </w:r>
            <w:r w:rsidR="00A154A8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 w:rsidRPr="003C52D8">
              <w:rPr>
                <w:rFonts w:ascii="Times New Roman" w:eastAsia="Times New Roman" w:hAnsi="Times New Roman" w:cs="Times New Roman"/>
                <w:sz w:val="24"/>
              </w:rPr>
              <w:t>STMIK</w:t>
            </w:r>
            <w:r w:rsidR="00A154A8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 w:rsidRPr="003C52D8">
              <w:rPr>
                <w:rFonts w:ascii="Times New Roman" w:eastAsia="Times New Roman" w:hAnsi="Times New Roman" w:cs="Times New Roman"/>
                <w:sz w:val="24"/>
              </w:rPr>
              <w:t>Muhammadiyah Jakarta</w:t>
            </w:r>
          </w:p>
        </w:tc>
        <w:tc>
          <w:tcPr>
            <w:tcW w:w="993" w:type="dxa"/>
          </w:tcPr>
          <w:p w14:paraId="3452F231" w14:textId="3096FF6D" w:rsidR="00884985" w:rsidRDefault="007B49AE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</w:t>
            </w:r>
            <w:r w:rsidR="003C52D8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2302" w:type="dxa"/>
          </w:tcPr>
          <w:p w14:paraId="6D22072F" w14:textId="641F0CC9" w:rsidR="00884985" w:rsidRDefault="003C52D8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embangun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pembelajaran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Online (</w:t>
            </w:r>
            <w:proofErr w:type="spellStart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Elearning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) yang </w:t>
            </w:r>
            <w:proofErr w:type="spellStart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terpusat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terintegrasi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kedalam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berbasis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webisite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CMS</w:t>
            </w:r>
            <w:r w:rsidR="00A154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(Content </w:t>
            </w:r>
            <w:proofErr w:type="spellStart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Manajemen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System) Moodle</w:t>
            </w:r>
          </w:p>
        </w:tc>
        <w:tc>
          <w:tcPr>
            <w:tcW w:w="1040" w:type="dxa"/>
          </w:tcPr>
          <w:p w14:paraId="4D7A778E" w14:textId="025FCD6B" w:rsidR="00884985" w:rsidRDefault="003C52D8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3C52D8">
              <w:rPr>
                <w:rFonts w:ascii="Times New Roman" w:hAnsi="Times New Roman" w:cs="Times New Roman"/>
                <w:sz w:val="24"/>
                <w:szCs w:val="24"/>
              </w:rPr>
              <w:t>etodologi</w:t>
            </w:r>
            <w:proofErr w:type="spellEnd"/>
            <w:r w:rsidRPr="003C52D8">
              <w:rPr>
                <w:rFonts w:ascii="Times New Roman" w:hAnsi="Times New Roman" w:cs="Times New Roman"/>
                <w:sz w:val="24"/>
                <w:szCs w:val="24"/>
              </w:rPr>
              <w:t xml:space="preserve"> prototype</w:t>
            </w:r>
          </w:p>
        </w:tc>
        <w:tc>
          <w:tcPr>
            <w:tcW w:w="1243" w:type="dxa"/>
          </w:tcPr>
          <w:p w14:paraId="6E496890" w14:textId="6DD098D0" w:rsidR="00884985" w:rsidRDefault="00884985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P</w:t>
            </w:r>
            <w:r w:rsidR="00B33045">
              <w:rPr>
                <w:rFonts w:ascii="Times New Roman" w:hAnsi="Times New Roman" w:cs="Times New Roman"/>
                <w:sz w:val="24"/>
                <w:szCs w:val="24"/>
              </w:rPr>
              <w:t>, MYSQL,</w:t>
            </w:r>
            <w:r w:rsidR="003C52D8">
              <w:rPr>
                <w:rFonts w:ascii="Times New Roman" w:hAnsi="Times New Roman" w:cs="Times New Roman"/>
                <w:sz w:val="24"/>
                <w:szCs w:val="24"/>
              </w:rPr>
              <w:t xml:space="preserve"> XAMPP</w:t>
            </w:r>
          </w:p>
        </w:tc>
        <w:tc>
          <w:tcPr>
            <w:tcW w:w="608" w:type="dxa"/>
          </w:tcPr>
          <w:p w14:paraId="113D3E52" w14:textId="4C713CF3" w:rsidR="00884985" w:rsidRDefault="00A627B5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os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hasiswa</w:t>
            </w:r>
            <w:proofErr w:type="spellEnd"/>
          </w:p>
        </w:tc>
      </w:tr>
      <w:tr w:rsidR="00BF4CDB" w:rsidRPr="004B7FA6" w14:paraId="55668D0A" w14:textId="77777777" w:rsidTr="00A87213">
        <w:tc>
          <w:tcPr>
            <w:tcW w:w="323" w:type="dxa"/>
          </w:tcPr>
          <w:p w14:paraId="69534F95" w14:textId="5A3D99E3" w:rsidR="0052593C" w:rsidRDefault="0052593C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89" w:type="dxa"/>
          </w:tcPr>
          <w:p w14:paraId="3C20F845" w14:textId="77777777" w:rsidR="0052593C" w:rsidRDefault="0052593C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18" w:type="dxa"/>
          </w:tcPr>
          <w:p w14:paraId="57E1538B" w14:textId="1B1A4158" w:rsidR="0052593C" w:rsidRPr="003C52D8" w:rsidRDefault="0052593C" w:rsidP="00A87213">
            <w:pPr>
              <w:jc w:val="both"/>
              <w:rPr>
                <w:rFonts w:ascii="Times New Roman" w:eastAsia="Times New Roman" w:hAnsi="Times New Roman" w:cs="Times New Roman"/>
                <w:sz w:val="24"/>
              </w:rPr>
            </w:pPr>
            <w:r w:rsidRPr="0052593C">
              <w:rPr>
                <w:rFonts w:ascii="Times New Roman" w:eastAsia="Times New Roman" w:hAnsi="Times New Roman" w:cs="Times New Roman"/>
                <w:sz w:val="24"/>
              </w:rPr>
              <w:t xml:space="preserve">Pembangunan </w:t>
            </w:r>
            <w:proofErr w:type="spellStart"/>
            <w:r w:rsidRPr="0052593C">
              <w:rPr>
                <w:rFonts w:ascii="Times New Roman" w:eastAsia="Times New Roman" w:hAnsi="Times New Roman" w:cs="Times New Roman"/>
                <w:sz w:val="24"/>
              </w:rPr>
              <w:t>Aplikasi</w:t>
            </w:r>
            <w:proofErr w:type="spellEnd"/>
            <w:r w:rsidRPr="0052593C">
              <w:rPr>
                <w:rFonts w:ascii="Times New Roman" w:eastAsia="Times New Roman" w:hAnsi="Times New Roman" w:cs="Times New Roman"/>
                <w:sz w:val="24"/>
              </w:rPr>
              <w:t xml:space="preserve"> E-Learning </w:t>
            </w:r>
            <w:proofErr w:type="spellStart"/>
            <w:r w:rsidRPr="0052593C">
              <w:rPr>
                <w:rFonts w:ascii="Times New Roman" w:eastAsia="Times New Roman" w:hAnsi="Times New Roman" w:cs="Times New Roman"/>
                <w:sz w:val="24"/>
              </w:rPr>
              <w:t>Berbasis</w:t>
            </w:r>
            <w:proofErr w:type="spellEnd"/>
            <w:r w:rsidRPr="0052593C">
              <w:rPr>
                <w:rFonts w:ascii="Times New Roman" w:eastAsia="Times New Roman" w:hAnsi="Times New Roman" w:cs="Times New Roman"/>
                <w:sz w:val="24"/>
              </w:rPr>
              <w:t xml:space="preserve"> Web</w:t>
            </w:r>
            <w:r w:rsidR="00A154A8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 w:rsidRPr="0052593C">
              <w:rPr>
                <w:rFonts w:ascii="Times New Roman" w:eastAsia="Times New Roman" w:hAnsi="Times New Roman" w:cs="Times New Roman"/>
                <w:sz w:val="24"/>
              </w:rPr>
              <w:t xml:space="preserve">di SMPN I </w:t>
            </w:r>
            <w:proofErr w:type="spellStart"/>
            <w:r w:rsidRPr="0052593C">
              <w:rPr>
                <w:rFonts w:ascii="Times New Roman" w:eastAsia="Times New Roman" w:hAnsi="Times New Roman" w:cs="Times New Roman"/>
                <w:sz w:val="24"/>
              </w:rPr>
              <w:t>Legonkulon</w:t>
            </w:r>
            <w:proofErr w:type="spellEnd"/>
          </w:p>
        </w:tc>
        <w:tc>
          <w:tcPr>
            <w:tcW w:w="993" w:type="dxa"/>
          </w:tcPr>
          <w:p w14:paraId="7A4EEB96" w14:textId="690CB7EB" w:rsidR="0052593C" w:rsidRDefault="0052593C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2302" w:type="dxa"/>
          </w:tcPr>
          <w:p w14:paraId="40B0CF81" w14:textId="36C68497" w:rsidR="0052593C" w:rsidRDefault="00A154A8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>pembelajaran</w:t>
            </w:r>
            <w:proofErr w:type="spellEnd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e-learning </w:t>
            </w:r>
            <w:proofErr w:type="spellStart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>berbasis</w:t>
            </w:r>
            <w:proofErr w:type="spellEnd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web </w:t>
            </w:r>
            <w:proofErr w:type="spellStart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>bahasa</w:t>
            </w:r>
            <w:proofErr w:type="spellEnd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PHP dan </w:t>
            </w:r>
            <w:proofErr w:type="spellStart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>koneksi</w:t>
            </w:r>
            <w:proofErr w:type="spellEnd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154A8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database MySQL </w:t>
            </w:r>
            <w:proofErr w:type="spellStart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1040" w:type="dxa"/>
          </w:tcPr>
          <w:p w14:paraId="5A1564FF" w14:textId="6CB5653A" w:rsidR="0052593C" w:rsidRDefault="0052593C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2593C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menggunakan</w:t>
            </w:r>
            <w:proofErr w:type="spellEnd"/>
            <w:r w:rsidRPr="0052593C">
              <w:rPr>
                <w:rFonts w:ascii="Times New Roman" w:hAnsi="Times New Roman" w:cs="Times New Roman"/>
                <w:sz w:val="24"/>
                <w:szCs w:val="24"/>
              </w:rPr>
              <w:t xml:space="preserve"> model prototype</w:t>
            </w:r>
          </w:p>
        </w:tc>
        <w:tc>
          <w:tcPr>
            <w:tcW w:w="1243" w:type="dxa"/>
          </w:tcPr>
          <w:p w14:paraId="01D08260" w14:textId="4EE73867" w:rsidR="0052593C" w:rsidRDefault="0052593C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P, MYSQL</w:t>
            </w:r>
          </w:p>
        </w:tc>
        <w:tc>
          <w:tcPr>
            <w:tcW w:w="608" w:type="dxa"/>
          </w:tcPr>
          <w:p w14:paraId="37265A64" w14:textId="41C501CE" w:rsidR="0052593C" w:rsidRDefault="00A154A8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uru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proofErr w:type="spellEnd"/>
          </w:p>
        </w:tc>
      </w:tr>
      <w:tr w:rsidR="00BF4CDB" w:rsidRPr="004B7FA6" w14:paraId="51E29C5D" w14:textId="77777777" w:rsidTr="00A87213">
        <w:tc>
          <w:tcPr>
            <w:tcW w:w="323" w:type="dxa"/>
          </w:tcPr>
          <w:p w14:paraId="49478CEF" w14:textId="7D957BB1" w:rsidR="00A154A8" w:rsidRDefault="00A154A8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89" w:type="dxa"/>
          </w:tcPr>
          <w:p w14:paraId="58F67654" w14:textId="77777777" w:rsidR="00A154A8" w:rsidRDefault="00A154A8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18" w:type="dxa"/>
          </w:tcPr>
          <w:p w14:paraId="022655A0" w14:textId="0C05C806" w:rsidR="00A154A8" w:rsidRPr="0052593C" w:rsidRDefault="00A154A8" w:rsidP="00A87213">
            <w:pPr>
              <w:jc w:val="both"/>
              <w:rPr>
                <w:rFonts w:ascii="Times New Roman" w:eastAsia="Times New Roman" w:hAnsi="Times New Roman" w:cs="Times New Roman"/>
                <w:sz w:val="24"/>
              </w:rPr>
            </w:pPr>
            <w:proofErr w:type="spellStart"/>
            <w:r w:rsidRPr="00A154A8">
              <w:rPr>
                <w:rFonts w:ascii="Times New Roman" w:eastAsia="Times New Roman" w:hAnsi="Times New Roman" w:cs="Times New Roman"/>
                <w:sz w:val="24"/>
              </w:rPr>
              <w:t>Rancang</w:t>
            </w:r>
            <w:proofErr w:type="spellEnd"/>
            <w:r w:rsidRPr="00A154A8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proofErr w:type="spellStart"/>
            <w:r w:rsidRPr="00A154A8">
              <w:rPr>
                <w:rFonts w:ascii="Times New Roman" w:eastAsia="Times New Roman" w:hAnsi="Times New Roman" w:cs="Times New Roman"/>
                <w:sz w:val="24"/>
              </w:rPr>
              <w:t>Bangun</w:t>
            </w:r>
            <w:proofErr w:type="spellEnd"/>
            <w:r w:rsidRPr="00A154A8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proofErr w:type="spellStart"/>
            <w:r w:rsidRPr="00A154A8">
              <w:rPr>
                <w:rFonts w:ascii="Times New Roman" w:eastAsia="Times New Roman" w:hAnsi="Times New Roman" w:cs="Times New Roman"/>
                <w:sz w:val="24"/>
              </w:rPr>
              <w:t>Aplikasi</w:t>
            </w:r>
            <w:proofErr w:type="spellEnd"/>
            <w:r w:rsidRPr="00A154A8">
              <w:rPr>
                <w:rFonts w:ascii="Times New Roman" w:eastAsia="Times New Roman" w:hAnsi="Times New Roman" w:cs="Times New Roman"/>
                <w:sz w:val="24"/>
              </w:rPr>
              <w:t xml:space="preserve"> E-Learning pada SMK </w:t>
            </w:r>
            <w:proofErr w:type="spellStart"/>
            <w:r w:rsidRPr="00A154A8">
              <w:rPr>
                <w:rFonts w:ascii="Times New Roman" w:eastAsia="Times New Roman" w:hAnsi="Times New Roman" w:cs="Times New Roman"/>
                <w:sz w:val="24"/>
              </w:rPr>
              <w:t>Kesehatan</w:t>
            </w:r>
            <w:proofErr w:type="spellEnd"/>
            <w:r w:rsidRPr="00A154A8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proofErr w:type="spellStart"/>
            <w:r w:rsidRPr="00A154A8">
              <w:rPr>
                <w:rFonts w:ascii="Times New Roman" w:eastAsia="Times New Roman" w:hAnsi="Times New Roman" w:cs="Times New Roman"/>
                <w:sz w:val="24"/>
              </w:rPr>
              <w:t>Rahani</w:t>
            </w:r>
            <w:proofErr w:type="spellEnd"/>
            <w:r w:rsidRPr="00A154A8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proofErr w:type="spellStart"/>
            <w:r w:rsidRPr="00A154A8">
              <w:rPr>
                <w:rFonts w:ascii="Times New Roman" w:eastAsia="Times New Roman" w:hAnsi="Times New Roman" w:cs="Times New Roman"/>
                <w:sz w:val="24"/>
              </w:rPr>
              <w:t>Husada</w:t>
            </w:r>
            <w:proofErr w:type="spellEnd"/>
            <w:r w:rsidRPr="00A154A8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proofErr w:type="spellStart"/>
            <w:r w:rsidRPr="00A154A8">
              <w:rPr>
                <w:rFonts w:ascii="Times New Roman" w:eastAsia="Times New Roman" w:hAnsi="Times New Roman" w:cs="Times New Roman"/>
                <w:sz w:val="24"/>
              </w:rPr>
              <w:t>Madiun</w:t>
            </w:r>
            <w:proofErr w:type="spellEnd"/>
            <w:r w:rsidRPr="00A154A8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proofErr w:type="spellStart"/>
            <w:r w:rsidRPr="00A154A8">
              <w:rPr>
                <w:rFonts w:ascii="Times New Roman" w:eastAsia="Times New Roman" w:hAnsi="Times New Roman" w:cs="Times New Roman"/>
                <w:sz w:val="24"/>
              </w:rPr>
              <w:t>Berbasis</w:t>
            </w:r>
            <w:proofErr w:type="spellEnd"/>
            <w:r w:rsidRPr="00A154A8">
              <w:rPr>
                <w:rFonts w:ascii="Times New Roman" w:eastAsia="Times New Roman" w:hAnsi="Times New Roman" w:cs="Times New Roman"/>
                <w:sz w:val="24"/>
              </w:rPr>
              <w:t xml:space="preserve"> Website</w:t>
            </w:r>
          </w:p>
        </w:tc>
        <w:tc>
          <w:tcPr>
            <w:tcW w:w="993" w:type="dxa"/>
          </w:tcPr>
          <w:p w14:paraId="13AF9E30" w14:textId="3EDB2D36" w:rsidR="00A154A8" w:rsidRDefault="00A154A8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2302" w:type="dxa"/>
          </w:tcPr>
          <w:p w14:paraId="535460B8" w14:textId="455DB4D0" w:rsidR="00A154A8" w:rsidRDefault="00606F4D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>embangun</w:t>
            </w:r>
            <w:proofErr w:type="spellEnd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>elearning</w:t>
            </w:r>
            <w:proofErr w:type="spellEnd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>berbasis</w:t>
            </w:r>
            <w:proofErr w:type="spellEnd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gramStart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>website  pada</w:t>
            </w:r>
            <w:proofErr w:type="gramEnd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SMK </w:t>
            </w:r>
            <w:proofErr w:type="spellStart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>Kesehatan</w:t>
            </w:r>
            <w:proofErr w:type="spellEnd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>Rahani</w:t>
            </w:r>
            <w:proofErr w:type="spellEnd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>Husada</w:t>
            </w:r>
            <w:proofErr w:type="spellEnd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A154A8" w:rsidRPr="00A154A8">
              <w:rPr>
                <w:rFonts w:ascii="Times New Roman" w:hAnsi="Times New Roman" w:cs="Times New Roman"/>
                <w:sz w:val="24"/>
                <w:szCs w:val="24"/>
              </w:rPr>
              <w:t>Madiun</w:t>
            </w:r>
            <w:proofErr w:type="spellEnd"/>
          </w:p>
        </w:tc>
        <w:tc>
          <w:tcPr>
            <w:tcW w:w="1040" w:type="dxa"/>
          </w:tcPr>
          <w:p w14:paraId="670F560C" w14:textId="540CA47C" w:rsidR="00A154A8" w:rsidRPr="0052593C" w:rsidRDefault="00A154A8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odel </w:t>
            </w:r>
            <w:proofErr w:type="spellStart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>sekuensial</w:t>
            </w:r>
            <w:proofErr w:type="spellEnd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linier </w:t>
            </w:r>
            <w:proofErr w:type="spellStart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 Model waterfall</w:t>
            </w:r>
          </w:p>
        </w:tc>
        <w:tc>
          <w:tcPr>
            <w:tcW w:w="1243" w:type="dxa"/>
          </w:tcPr>
          <w:p w14:paraId="5264F714" w14:textId="0549B462" w:rsidR="00A154A8" w:rsidRDefault="00A154A8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P, MSQL</w:t>
            </w:r>
          </w:p>
        </w:tc>
        <w:tc>
          <w:tcPr>
            <w:tcW w:w="608" w:type="dxa"/>
          </w:tcPr>
          <w:p w14:paraId="0667A99D" w14:textId="33ABB070" w:rsidR="00A154A8" w:rsidRDefault="00A154A8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A154A8">
              <w:rPr>
                <w:rFonts w:ascii="Times New Roman" w:hAnsi="Times New Roman" w:cs="Times New Roman"/>
                <w:sz w:val="24"/>
                <w:szCs w:val="24"/>
              </w:rPr>
              <w:t xml:space="preserve">uru dan </w:t>
            </w:r>
            <w:proofErr w:type="spellStart"/>
            <w:r w:rsidRPr="00A154A8"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proofErr w:type="spellEnd"/>
          </w:p>
        </w:tc>
      </w:tr>
      <w:tr w:rsidR="00BF4CDB" w:rsidRPr="004B7FA6" w14:paraId="0CD3FB74" w14:textId="77777777" w:rsidTr="00A87213">
        <w:tc>
          <w:tcPr>
            <w:tcW w:w="323" w:type="dxa"/>
          </w:tcPr>
          <w:p w14:paraId="74E5C007" w14:textId="3B62424B" w:rsidR="009B1A8F" w:rsidRDefault="009B1A8F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89" w:type="dxa"/>
          </w:tcPr>
          <w:p w14:paraId="2D04B046" w14:textId="77777777" w:rsidR="009B1A8F" w:rsidRDefault="009B1A8F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18" w:type="dxa"/>
          </w:tcPr>
          <w:p w14:paraId="27EB3E47" w14:textId="2EE29112" w:rsidR="009B1A8F" w:rsidRPr="00A154A8" w:rsidRDefault="009B1A8F" w:rsidP="00A87213">
            <w:pPr>
              <w:jc w:val="both"/>
              <w:rPr>
                <w:rFonts w:ascii="Times New Roman" w:eastAsia="Times New Roman" w:hAnsi="Times New Roman" w:cs="Times New Roman"/>
                <w:sz w:val="24"/>
              </w:rPr>
            </w:pPr>
            <w:proofErr w:type="spellStart"/>
            <w:r w:rsidRPr="009B1A8F">
              <w:rPr>
                <w:rFonts w:ascii="Times New Roman" w:eastAsia="Times New Roman" w:hAnsi="Times New Roman" w:cs="Times New Roman"/>
                <w:sz w:val="24"/>
              </w:rPr>
              <w:t>Perancangan</w:t>
            </w:r>
            <w:proofErr w:type="spellEnd"/>
            <w:r w:rsidRPr="009B1A8F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proofErr w:type="spellStart"/>
            <w:proofErr w:type="gramStart"/>
            <w:r w:rsidRPr="009B1A8F">
              <w:rPr>
                <w:rFonts w:ascii="Times New Roman" w:eastAsia="Times New Roman" w:hAnsi="Times New Roman" w:cs="Times New Roman"/>
                <w:sz w:val="24"/>
              </w:rPr>
              <w:t>Aplikasi</w:t>
            </w:r>
            <w:proofErr w:type="spellEnd"/>
            <w:r w:rsidRPr="009B1A8F">
              <w:rPr>
                <w:rFonts w:ascii="Times New Roman" w:eastAsia="Times New Roman" w:hAnsi="Times New Roman" w:cs="Times New Roman"/>
                <w:sz w:val="24"/>
              </w:rPr>
              <w:t xml:space="preserve">  E</w:t>
            </w:r>
            <w:proofErr w:type="gramEnd"/>
            <w:r w:rsidR="00A87213">
              <w:rPr>
                <w:rFonts w:ascii="Times New Roman" w:eastAsia="Times New Roman" w:hAnsi="Times New Roman" w:cs="Times New Roman"/>
                <w:sz w:val="24"/>
              </w:rPr>
              <w:t>-</w:t>
            </w:r>
            <w:r w:rsidRPr="009B1A8F">
              <w:rPr>
                <w:rFonts w:ascii="Times New Roman" w:eastAsia="Times New Roman" w:hAnsi="Times New Roman" w:cs="Times New Roman"/>
                <w:sz w:val="24"/>
              </w:rPr>
              <w:t>Learning</w:t>
            </w:r>
            <w:r w:rsidR="00A87213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proofErr w:type="spellStart"/>
            <w:r w:rsidRPr="009B1A8F">
              <w:rPr>
                <w:rFonts w:ascii="Times New Roman" w:eastAsia="Times New Roman" w:hAnsi="Times New Roman" w:cs="Times New Roman"/>
                <w:sz w:val="24"/>
              </w:rPr>
              <w:t>Berbasis</w:t>
            </w:r>
            <w:proofErr w:type="spellEnd"/>
            <w:r w:rsidRPr="009B1A8F">
              <w:rPr>
                <w:rFonts w:ascii="Times New Roman" w:eastAsia="Times New Roman" w:hAnsi="Times New Roman" w:cs="Times New Roman"/>
                <w:sz w:val="24"/>
              </w:rPr>
              <w:t xml:space="preserve"> Website Pada SMA/SMK Dharma </w:t>
            </w:r>
            <w:proofErr w:type="spellStart"/>
            <w:r w:rsidRPr="009B1A8F">
              <w:rPr>
                <w:rFonts w:ascii="Times New Roman" w:eastAsia="Times New Roman" w:hAnsi="Times New Roman" w:cs="Times New Roman"/>
                <w:sz w:val="24"/>
              </w:rPr>
              <w:t>Bakti</w:t>
            </w:r>
            <w:proofErr w:type="spellEnd"/>
            <w:r w:rsidRPr="009B1A8F">
              <w:rPr>
                <w:rFonts w:ascii="Times New Roman" w:eastAsia="Times New Roman" w:hAnsi="Times New Roman" w:cs="Times New Roman"/>
                <w:sz w:val="24"/>
              </w:rPr>
              <w:t xml:space="preserve"> Medan</w:t>
            </w:r>
          </w:p>
        </w:tc>
        <w:tc>
          <w:tcPr>
            <w:tcW w:w="993" w:type="dxa"/>
          </w:tcPr>
          <w:p w14:paraId="06C10343" w14:textId="35BB81B9" w:rsidR="009B1A8F" w:rsidRDefault="00BF6D67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2302" w:type="dxa"/>
          </w:tcPr>
          <w:p w14:paraId="35A6D02C" w14:textId="756C791C" w:rsidR="009B1A8F" w:rsidRPr="00A154A8" w:rsidRDefault="003B3934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3B3934">
              <w:rPr>
                <w:rFonts w:ascii="Times New Roman" w:hAnsi="Times New Roman" w:cs="Times New Roman"/>
                <w:sz w:val="24"/>
                <w:szCs w:val="24"/>
              </w:rPr>
              <w:t>embuatan</w:t>
            </w:r>
            <w:proofErr w:type="spellEnd"/>
            <w:r w:rsidRPr="003B393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proofErr w:type="gramStart"/>
            <w:r w:rsidRPr="003B3934"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 w:rsidRPr="003B3934">
              <w:rPr>
                <w:rFonts w:ascii="Times New Roman" w:hAnsi="Times New Roman" w:cs="Times New Roman"/>
                <w:sz w:val="24"/>
                <w:szCs w:val="24"/>
              </w:rPr>
              <w:t xml:space="preserve">  E</w:t>
            </w:r>
            <w:proofErr w:type="gramEnd"/>
            <w:r w:rsidR="00BF6D6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Pr="003B3934">
              <w:rPr>
                <w:rFonts w:ascii="Times New Roman" w:hAnsi="Times New Roman" w:cs="Times New Roman"/>
                <w:sz w:val="24"/>
                <w:szCs w:val="24"/>
              </w:rPr>
              <w:t xml:space="preserve">Learning </w:t>
            </w:r>
            <w:proofErr w:type="spellStart"/>
            <w:r w:rsidRPr="003B3934">
              <w:rPr>
                <w:rFonts w:ascii="Times New Roman" w:hAnsi="Times New Roman" w:cs="Times New Roman"/>
                <w:sz w:val="24"/>
                <w:szCs w:val="24"/>
              </w:rPr>
              <w:t>Berbasis</w:t>
            </w:r>
            <w:proofErr w:type="spellEnd"/>
            <w:r w:rsidRPr="003B3934">
              <w:rPr>
                <w:rFonts w:ascii="Times New Roman" w:hAnsi="Times New Roman" w:cs="Times New Roman"/>
                <w:sz w:val="24"/>
                <w:szCs w:val="24"/>
              </w:rPr>
              <w:t xml:space="preserve"> Website Pada SMA/SMK Dharma </w:t>
            </w:r>
            <w:proofErr w:type="spellStart"/>
            <w:r w:rsidRPr="003B3934">
              <w:rPr>
                <w:rFonts w:ascii="Times New Roman" w:hAnsi="Times New Roman" w:cs="Times New Roman"/>
                <w:sz w:val="24"/>
                <w:szCs w:val="24"/>
              </w:rPr>
              <w:t>Bakti</w:t>
            </w:r>
            <w:proofErr w:type="spellEnd"/>
            <w:r w:rsidRPr="003B3934">
              <w:rPr>
                <w:rFonts w:ascii="Times New Roman" w:hAnsi="Times New Roman" w:cs="Times New Roman"/>
                <w:sz w:val="24"/>
                <w:szCs w:val="24"/>
              </w:rPr>
              <w:t xml:space="preserve"> Medan.</w:t>
            </w:r>
          </w:p>
        </w:tc>
        <w:tc>
          <w:tcPr>
            <w:tcW w:w="1040" w:type="dxa"/>
          </w:tcPr>
          <w:p w14:paraId="5B8CEF9D" w14:textId="1C9A6931" w:rsidR="009B1A8F" w:rsidRDefault="00BF6D67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BF6D67">
              <w:rPr>
                <w:rFonts w:ascii="Times New Roman" w:hAnsi="Times New Roman" w:cs="Times New Roman"/>
                <w:sz w:val="24"/>
                <w:szCs w:val="24"/>
              </w:rPr>
              <w:t>enggunakan</w:t>
            </w:r>
            <w:proofErr w:type="spellEnd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Data Flow Diagram (DFD) Yang </w:t>
            </w:r>
            <w:proofErr w:type="spellStart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>terdiri</w:t>
            </w:r>
            <w:proofErr w:type="spellEnd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diagram </w:t>
            </w:r>
            <w:proofErr w:type="spellStart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>konteks</w:t>
            </w:r>
            <w:proofErr w:type="spellEnd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>, dan leve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0</w:t>
            </w:r>
          </w:p>
        </w:tc>
        <w:tc>
          <w:tcPr>
            <w:tcW w:w="1243" w:type="dxa"/>
          </w:tcPr>
          <w:p w14:paraId="48D14CC0" w14:textId="31E4771A" w:rsidR="009B1A8F" w:rsidRDefault="00BF6D67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P, MYSQL</w:t>
            </w:r>
          </w:p>
        </w:tc>
        <w:tc>
          <w:tcPr>
            <w:tcW w:w="608" w:type="dxa"/>
          </w:tcPr>
          <w:p w14:paraId="207A3F1D" w14:textId="6ED5D85D" w:rsidR="009B1A8F" w:rsidRDefault="00BF6D67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uru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proofErr w:type="spellEnd"/>
          </w:p>
        </w:tc>
      </w:tr>
      <w:tr w:rsidR="00BF4CDB" w:rsidRPr="004B7FA6" w14:paraId="56295761" w14:textId="77777777" w:rsidTr="00A87213">
        <w:tc>
          <w:tcPr>
            <w:tcW w:w="323" w:type="dxa"/>
          </w:tcPr>
          <w:p w14:paraId="2532118A" w14:textId="183D0443" w:rsidR="00BF6D67" w:rsidRDefault="00BF6D67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89" w:type="dxa"/>
          </w:tcPr>
          <w:p w14:paraId="0CD7A983" w14:textId="77777777" w:rsidR="00BF6D67" w:rsidRDefault="00BF6D67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18" w:type="dxa"/>
          </w:tcPr>
          <w:p w14:paraId="488EB9EA" w14:textId="2A802219" w:rsidR="00BF6D67" w:rsidRPr="009B1A8F" w:rsidRDefault="00BF6D67" w:rsidP="00A87213">
            <w:pPr>
              <w:jc w:val="both"/>
              <w:rPr>
                <w:rFonts w:ascii="Times New Roman" w:eastAsia="Times New Roman" w:hAnsi="Times New Roman" w:cs="Times New Roman"/>
                <w:sz w:val="24"/>
              </w:rPr>
            </w:pPr>
            <w:r w:rsidRPr="00BF6D67">
              <w:rPr>
                <w:rFonts w:ascii="Times New Roman" w:eastAsia="Times New Roman" w:hAnsi="Times New Roman" w:cs="Times New Roman"/>
                <w:sz w:val="24"/>
              </w:rPr>
              <w:t>KOLABORASI ANTARA KEPALA SEKOLAH, GURU, DAN SISWA DALAM MENCIPTAKAN SISTEM PENDIDIKAN YANG BERKUALITAS</w:t>
            </w:r>
          </w:p>
        </w:tc>
        <w:tc>
          <w:tcPr>
            <w:tcW w:w="993" w:type="dxa"/>
          </w:tcPr>
          <w:p w14:paraId="267F301C" w14:textId="64E16585" w:rsidR="00BF6D67" w:rsidRDefault="00BF6D67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2302" w:type="dxa"/>
          </w:tcPr>
          <w:p w14:paraId="78655D70" w14:textId="1DE22570" w:rsidR="00BF6D67" w:rsidRDefault="00606F4D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>emberikan</w:t>
            </w:r>
            <w:proofErr w:type="spellEnd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>jelas</w:t>
            </w:r>
            <w:proofErr w:type="spellEnd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>mengenai</w:t>
            </w:r>
            <w:proofErr w:type="spellEnd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>pentingnya</w:t>
            </w:r>
            <w:proofErr w:type="spellEnd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>kolaborasi</w:t>
            </w:r>
            <w:proofErr w:type="spellEnd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>diantara</w:t>
            </w:r>
            <w:proofErr w:type="spellEnd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>elemen-elemen</w:t>
            </w:r>
            <w:proofErr w:type="spellEnd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>penunjang</w:t>
            </w:r>
            <w:proofErr w:type="spellEnd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>pendidikan</w:t>
            </w:r>
            <w:proofErr w:type="spellEnd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F6D67" w:rsidRPr="00BF6D67"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 w:rsidR="00BF6D6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1040" w:type="dxa"/>
          </w:tcPr>
          <w:p w14:paraId="63BE8586" w14:textId="16829722" w:rsidR="00BF6D67" w:rsidRDefault="00BF6D67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>metodologi</w:t>
            </w:r>
            <w:proofErr w:type="spellEnd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>campuran</w:t>
            </w:r>
            <w:proofErr w:type="spellEnd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>kualitatif</w:t>
            </w:r>
            <w:proofErr w:type="spellEnd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BF6D67">
              <w:rPr>
                <w:rFonts w:ascii="Times New Roman" w:hAnsi="Times New Roman" w:cs="Times New Roman"/>
                <w:sz w:val="24"/>
                <w:szCs w:val="24"/>
              </w:rPr>
              <w:t>kuantitatif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1243" w:type="dxa"/>
          </w:tcPr>
          <w:p w14:paraId="1F155EFE" w14:textId="29899E55" w:rsidR="00BF6D67" w:rsidRDefault="00A65390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isioner</w:t>
            </w:r>
            <w:proofErr w:type="spellEnd"/>
          </w:p>
        </w:tc>
        <w:tc>
          <w:tcPr>
            <w:tcW w:w="608" w:type="dxa"/>
          </w:tcPr>
          <w:p w14:paraId="11E9ECAD" w14:textId="2DCF4276" w:rsidR="00BF6D67" w:rsidRDefault="00A65390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l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Guru,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proofErr w:type="spellEnd"/>
          </w:p>
        </w:tc>
      </w:tr>
      <w:tr w:rsidR="00BF4CDB" w:rsidRPr="004B7FA6" w14:paraId="3FFA4335" w14:textId="77777777" w:rsidTr="00A87213">
        <w:tc>
          <w:tcPr>
            <w:tcW w:w="323" w:type="dxa"/>
          </w:tcPr>
          <w:p w14:paraId="74E1293C" w14:textId="01B05BAC" w:rsidR="00BF4CDB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89" w:type="dxa"/>
          </w:tcPr>
          <w:p w14:paraId="7CF7E8FD" w14:textId="77777777" w:rsidR="00BF4CDB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18" w:type="dxa"/>
          </w:tcPr>
          <w:p w14:paraId="5E1632C4" w14:textId="77777777" w:rsidR="00BF4CDB" w:rsidRPr="00BF4CDB" w:rsidRDefault="00BF4CDB" w:rsidP="00A87213">
            <w:pPr>
              <w:jc w:val="both"/>
              <w:rPr>
                <w:rFonts w:ascii="Times New Roman" w:eastAsia="Times New Roman" w:hAnsi="Times New Roman" w:cs="Times New Roman"/>
                <w:sz w:val="24"/>
              </w:rPr>
            </w:pPr>
            <w:r w:rsidRPr="00BF4CDB">
              <w:rPr>
                <w:rFonts w:ascii="Times New Roman" w:eastAsia="Times New Roman" w:hAnsi="Times New Roman" w:cs="Times New Roman"/>
                <w:sz w:val="24"/>
              </w:rPr>
              <w:t xml:space="preserve">PEMBUATAN APLIKASI E-LEARNING PADA SMK SWASTA PARIWISATA IMELDA MEDAN </w:t>
            </w:r>
          </w:p>
          <w:p w14:paraId="4DB23E66" w14:textId="77777777" w:rsidR="00BF4CDB" w:rsidRPr="00BF6D67" w:rsidRDefault="00BF4CDB" w:rsidP="00A87213">
            <w:pPr>
              <w:jc w:val="both"/>
              <w:rPr>
                <w:rFonts w:ascii="Times New Roman" w:eastAsia="Times New Roman" w:hAnsi="Times New Roman" w:cs="Times New Roman"/>
                <w:sz w:val="24"/>
              </w:rPr>
            </w:pPr>
          </w:p>
        </w:tc>
        <w:tc>
          <w:tcPr>
            <w:tcW w:w="993" w:type="dxa"/>
          </w:tcPr>
          <w:p w14:paraId="4A10BF12" w14:textId="69580AF1" w:rsidR="00BF4CDB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2302" w:type="dxa"/>
          </w:tcPr>
          <w:p w14:paraId="7F7F0494" w14:textId="4FE7F6C6" w:rsidR="00BF4CDB" w:rsidRPr="00BF6D67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Membangun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pembelajaran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e-learning yang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diakses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tanpa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terikat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tempat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menambah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motivasi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belajar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membaca</w:t>
            </w:r>
            <w:proofErr w:type="spellEnd"/>
          </w:p>
        </w:tc>
        <w:tc>
          <w:tcPr>
            <w:tcW w:w="1040" w:type="dxa"/>
          </w:tcPr>
          <w:p w14:paraId="46DFA950" w14:textId="7D8488D7" w:rsidR="00BF4CDB" w:rsidRPr="00BF6D67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ANALISA D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PERANCANGAN</w:t>
            </w:r>
          </w:p>
        </w:tc>
        <w:tc>
          <w:tcPr>
            <w:tcW w:w="1243" w:type="dxa"/>
          </w:tcPr>
          <w:p w14:paraId="0D6F2C2C" w14:textId="0723151C" w:rsidR="00BF4CDB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P, MYSQL, Dreamweaver, XAMPP</w:t>
            </w:r>
          </w:p>
        </w:tc>
        <w:tc>
          <w:tcPr>
            <w:tcW w:w="608" w:type="dxa"/>
          </w:tcPr>
          <w:p w14:paraId="7CFE39BF" w14:textId="51D95BC2" w:rsidR="00BF4CDB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uru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proofErr w:type="spellEnd"/>
          </w:p>
        </w:tc>
      </w:tr>
      <w:tr w:rsidR="00BF4CDB" w:rsidRPr="004B7FA6" w14:paraId="3B8EF8CB" w14:textId="77777777" w:rsidTr="00A87213">
        <w:tc>
          <w:tcPr>
            <w:tcW w:w="323" w:type="dxa"/>
          </w:tcPr>
          <w:p w14:paraId="2970BDFA" w14:textId="6E272BC9" w:rsidR="00BF4CDB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89" w:type="dxa"/>
          </w:tcPr>
          <w:p w14:paraId="6534E8E0" w14:textId="77777777" w:rsidR="00BF4CDB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18" w:type="dxa"/>
          </w:tcPr>
          <w:p w14:paraId="39D6B709" w14:textId="40342BF3" w:rsidR="00BF4CDB" w:rsidRPr="00BF4CDB" w:rsidRDefault="00BF4CDB" w:rsidP="00A87213">
            <w:pPr>
              <w:jc w:val="both"/>
              <w:rPr>
                <w:rFonts w:ascii="Times New Roman" w:eastAsia="Times New Roman" w:hAnsi="Times New Roman" w:cs="Times New Roman"/>
                <w:sz w:val="24"/>
              </w:rPr>
            </w:pPr>
            <w:r w:rsidRPr="00BF4CDB">
              <w:rPr>
                <w:rFonts w:ascii="Times New Roman" w:eastAsia="Times New Roman" w:hAnsi="Times New Roman" w:cs="Times New Roman"/>
                <w:sz w:val="24"/>
              </w:rPr>
              <w:t xml:space="preserve">HUBUNGAN KETERAMPILAN SOSIAL DAN PENGGUNAAN GADGET SMARTPHONE DENGAN </w:t>
            </w:r>
            <w:r w:rsidRPr="00BF4CDB">
              <w:rPr>
                <w:rFonts w:ascii="Times New Roman" w:eastAsia="Times New Roman" w:hAnsi="Times New Roman" w:cs="Times New Roman"/>
                <w:sz w:val="24"/>
              </w:rPr>
              <w:lastRenderedPageBreak/>
              <w:t>PRESTASI BELAJAR SISWA SMA NEGERI 9 MALANG</w:t>
            </w:r>
          </w:p>
        </w:tc>
        <w:tc>
          <w:tcPr>
            <w:tcW w:w="993" w:type="dxa"/>
          </w:tcPr>
          <w:p w14:paraId="7D38B00E" w14:textId="50C9048D" w:rsidR="00BF4CDB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2302" w:type="dxa"/>
          </w:tcPr>
          <w:p w14:paraId="02C6F67C" w14:textId="5CC5FB4E" w:rsidR="00BF4CDB" w:rsidRPr="00BF4CDB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 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engetahui hubungan keterampilan 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osial dan penggunaan gadget smartphone dengan prestasi belajar</w:t>
            </w:r>
          </w:p>
        </w:tc>
        <w:tc>
          <w:tcPr>
            <w:tcW w:w="1040" w:type="dxa"/>
          </w:tcPr>
          <w:p w14:paraId="25EAAE04" w14:textId="36DC581B" w:rsidR="00BF4CDB" w:rsidRPr="00BF4CDB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 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eskriptif</w:t>
            </w:r>
            <w:proofErr w:type="spellEnd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 </w:t>
            </w:r>
            <w:proofErr w:type="spellStart"/>
            <w:r w:rsidRPr="00BF4CDB">
              <w:rPr>
                <w:rFonts w:ascii="Times New Roman" w:hAnsi="Times New Roman" w:cs="Times New Roman"/>
                <w:sz w:val="24"/>
                <w:szCs w:val="24"/>
              </w:rPr>
              <w:t>korelasional</w:t>
            </w:r>
            <w:proofErr w:type="spellEnd"/>
          </w:p>
        </w:tc>
        <w:tc>
          <w:tcPr>
            <w:tcW w:w="1243" w:type="dxa"/>
          </w:tcPr>
          <w:p w14:paraId="3722A76C" w14:textId="77777777" w:rsidR="00BF4CDB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08" w:type="dxa"/>
          </w:tcPr>
          <w:p w14:paraId="477DAE27" w14:textId="4F79EC13" w:rsidR="00BF4CDB" w:rsidRDefault="00BF4CDB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wa</w:t>
            </w:r>
            <w:proofErr w:type="spellEnd"/>
          </w:p>
        </w:tc>
      </w:tr>
      <w:tr w:rsidR="00A87213" w:rsidRPr="004B7FA6" w14:paraId="69A6AF5B" w14:textId="77777777" w:rsidTr="00A87213">
        <w:tc>
          <w:tcPr>
            <w:tcW w:w="323" w:type="dxa"/>
          </w:tcPr>
          <w:p w14:paraId="1ED648A6" w14:textId="7B02E5C7" w:rsidR="00A87213" w:rsidRDefault="00A87213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89" w:type="dxa"/>
          </w:tcPr>
          <w:p w14:paraId="1DADD88E" w14:textId="77777777" w:rsidR="00A87213" w:rsidRDefault="00A87213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18" w:type="dxa"/>
          </w:tcPr>
          <w:p w14:paraId="315987AB" w14:textId="45F6C826" w:rsidR="00A87213" w:rsidRPr="00BF4CDB" w:rsidRDefault="00A87213" w:rsidP="00A87213">
            <w:pPr>
              <w:jc w:val="both"/>
              <w:rPr>
                <w:rFonts w:ascii="Times New Roman" w:eastAsia="Times New Roman" w:hAnsi="Times New Roman" w:cs="Times New Roman"/>
                <w:sz w:val="24"/>
              </w:rPr>
            </w:pPr>
            <w:proofErr w:type="spellStart"/>
            <w:r w:rsidRPr="00A87213">
              <w:rPr>
                <w:rFonts w:ascii="Times New Roman" w:eastAsia="Times New Roman" w:hAnsi="Times New Roman" w:cs="Times New Roman"/>
                <w:sz w:val="24"/>
              </w:rPr>
              <w:t>Rancang</w:t>
            </w:r>
            <w:proofErr w:type="spellEnd"/>
            <w:r w:rsidRPr="00A87213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proofErr w:type="spellStart"/>
            <w:r w:rsidRPr="00A87213">
              <w:rPr>
                <w:rFonts w:ascii="Times New Roman" w:eastAsia="Times New Roman" w:hAnsi="Times New Roman" w:cs="Times New Roman"/>
                <w:sz w:val="24"/>
              </w:rPr>
              <w:t>Bangun</w:t>
            </w:r>
            <w:proofErr w:type="spellEnd"/>
            <w:r w:rsidRPr="00A87213">
              <w:rPr>
                <w:rFonts w:ascii="Times New Roman" w:eastAsia="Times New Roman" w:hAnsi="Times New Roman" w:cs="Times New Roman"/>
                <w:sz w:val="24"/>
              </w:rPr>
              <w:t xml:space="preserve"> Website dan E</w:t>
            </w:r>
            <w:r>
              <w:rPr>
                <w:rFonts w:ascii="Times New Roman" w:eastAsia="Times New Roman" w:hAnsi="Times New Roman" w:cs="Times New Roman"/>
                <w:sz w:val="24"/>
              </w:rPr>
              <w:t>-</w:t>
            </w:r>
            <w:r w:rsidRPr="00A87213">
              <w:rPr>
                <w:rFonts w:ascii="Times New Roman" w:eastAsia="Times New Roman" w:hAnsi="Times New Roman" w:cs="Times New Roman"/>
                <w:sz w:val="24"/>
              </w:rPr>
              <w:t>Learning</w:t>
            </w:r>
            <w:r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 w:rsidRPr="00A87213">
              <w:rPr>
                <w:rFonts w:ascii="Times New Roman" w:eastAsia="Times New Roman" w:hAnsi="Times New Roman" w:cs="Times New Roman"/>
                <w:sz w:val="24"/>
              </w:rPr>
              <w:t>di TPQ Al-</w:t>
            </w:r>
            <w:proofErr w:type="spellStart"/>
            <w:r w:rsidRPr="00A87213">
              <w:rPr>
                <w:rFonts w:ascii="Times New Roman" w:eastAsia="Times New Roman" w:hAnsi="Times New Roman" w:cs="Times New Roman"/>
                <w:sz w:val="24"/>
              </w:rPr>
              <w:t>Fadhillah</w:t>
            </w:r>
            <w:proofErr w:type="spellEnd"/>
            <w:r w:rsidRPr="00A87213">
              <w:rPr>
                <w:rFonts w:ascii="Times New Roman" w:eastAsia="Times New Roman" w:hAnsi="Times New Roman" w:cs="Times New Roman"/>
                <w:sz w:val="24"/>
              </w:rPr>
              <w:t xml:space="preserve">                  </w:t>
            </w:r>
            <w:r>
              <w:rPr>
                <w:rFonts w:ascii="Times New Roman" w:eastAsia="Times New Roman" w:hAnsi="Times New Roman" w:cs="Times New Roman"/>
                <w:sz w:val="24"/>
              </w:rPr>
              <w:t xml:space="preserve">   </w:t>
            </w:r>
          </w:p>
        </w:tc>
        <w:tc>
          <w:tcPr>
            <w:tcW w:w="993" w:type="dxa"/>
          </w:tcPr>
          <w:p w14:paraId="52B67AEB" w14:textId="5EE9F564" w:rsidR="00A87213" w:rsidRDefault="00A87213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2302" w:type="dxa"/>
          </w:tcPr>
          <w:p w14:paraId="3D96745F" w14:textId="65388FF0" w:rsidR="00A87213" w:rsidRPr="00BF4CDB" w:rsidRDefault="00A87213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embantu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memudahkan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pengurus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mengelola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TPQ Al-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Fadhillah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baik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pengajar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santri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jadwal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pelajaran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materi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pelajarannya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e-learning yang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membantu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belajar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mengajarnya</w:t>
            </w:r>
            <w:proofErr w:type="spellEnd"/>
            <w:r w:rsidRPr="00A8721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1040" w:type="dxa"/>
          </w:tcPr>
          <w:p w14:paraId="4FFB22AC" w14:textId="77777777" w:rsidR="00A87213" w:rsidRPr="00BF4CDB" w:rsidRDefault="00A87213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43" w:type="dxa"/>
          </w:tcPr>
          <w:p w14:paraId="706E093B" w14:textId="3B9545D7" w:rsidR="00A87213" w:rsidRDefault="00A87213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P, MYSQL</w:t>
            </w:r>
          </w:p>
        </w:tc>
        <w:tc>
          <w:tcPr>
            <w:tcW w:w="608" w:type="dxa"/>
          </w:tcPr>
          <w:p w14:paraId="48651A17" w14:textId="2784E111" w:rsidR="00A87213" w:rsidRDefault="00A87213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uru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aj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ntri</w:t>
            </w:r>
            <w:proofErr w:type="spellEnd"/>
          </w:p>
        </w:tc>
      </w:tr>
      <w:tr w:rsidR="00A87213" w:rsidRPr="004B7FA6" w14:paraId="512F87A9" w14:textId="77777777" w:rsidTr="00A87213">
        <w:tc>
          <w:tcPr>
            <w:tcW w:w="323" w:type="dxa"/>
          </w:tcPr>
          <w:p w14:paraId="66801DE9" w14:textId="330B0B89" w:rsidR="00A87213" w:rsidRDefault="00A87213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89" w:type="dxa"/>
          </w:tcPr>
          <w:p w14:paraId="5C0861DD" w14:textId="77777777" w:rsidR="00A87213" w:rsidRDefault="00A87213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18" w:type="dxa"/>
          </w:tcPr>
          <w:p w14:paraId="489F3C8B" w14:textId="0D26EEEC" w:rsidR="00A87213" w:rsidRPr="00A87213" w:rsidRDefault="00474004" w:rsidP="00A87213">
            <w:pPr>
              <w:jc w:val="both"/>
              <w:rPr>
                <w:rFonts w:ascii="Times New Roman" w:eastAsia="Times New Roman" w:hAnsi="Times New Roman" w:cs="Times New Roman"/>
                <w:sz w:val="24"/>
              </w:rPr>
            </w:pPr>
            <w:r w:rsidRPr="00474004">
              <w:rPr>
                <w:rFonts w:ascii="Times New Roman" w:eastAsia="Times New Roman" w:hAnsi="Times New Roman" w:cs="Times New Roman"/>
                <w:sz w:val="24"/>
              </w:rPr>
              <w:t>PENGEMBANGAN</w:t>
            </w:r>
            <w:r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 w:rsidRPr="00474004">
              <w:rPr>
                <w:rFonts w:ascii="Times New Roman" w:eastAsia="Times New Roman" w:hAnsi="Times New Roman" w:cs="Times New Roman"/>
                <w:sz w:val="24"/>
              </w:rPr>
              <w:t>DAN ANALISIS KUALITAS APLIKASI PENILAIAN</w:t>
            </w:r>
            <w:r w:rsidR="00E56B32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 w:rsidRPr="00474004">
              <w:rPr>
                <w:rFonts w:ascii="Times New Roman" w:eastAsia="Times New Roman" w:hAnsi="Times New Roman" w:cs="Times New Roman"/>
                <w:sz w:val="24"/>
              </w:rPr>
              <w:t>E-LEARNING</w:t>
            </w:r>
            <w:r w:rsidR="00E56B32"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 w:rsidRPr="00474004">
              <w:rPr>
                <w:rFonts w:ascii="Times New Roman" w:eastAsia="Times New Roman" w:hAnsi="Times New Roman" w:cs="Times New Roman"/>
                <w:sz w:val="24"/>
              </w:rPr>
              <w:t>SMK</w:t>
            </w:r>
            <w:r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 w:rsidRPr="00474004">
              <w:rPr>
                <w:rFonts w:ascii="Times New Roman" w:eastAsia="Times New Roman" w:hAnsi="Times New Roman" w:cs="Times New Roman"/>
                <w:sz w:val="24"/>
              </w:rPr>
              <w:t>BERBASIS ISO 19796-1</w:t>
            </w:r>
            <w:r>
              <w:rPr>
                <w:rFonts w:ascii="Times New Roman" w:eastAsia="Times New Roman" w:hAnsi="Times New Roman" w:cs="Times New Roman"/>
                <w:sz w:val="24"/>
              </w:rPr>
              <w:t xml:space="preserve"> </w:t>
            </w:r>
            <w:r w:rsidRPr="00474004">
              <w:rPr>
                <w:rFonts w:ascii="Times New Roman" w:eastAsia="Times New Roman" w:hAnsi="Times New Roman" w:cs="Times New Roman"/>
                <w:sz w:val="24"/>
              </w:rPr>
              <w:t>DI YOGYAKARTA</w:t>
            </w:r>
          </w:p>
        </w:tc>
        <w:tc>
          <w:tcPr>
            <w:tcW w:w="993" w:type="dxa"/>
          </w:tcPr>
          <w:p w14:paraId="1FE2717F" w14:textId="4413414C" w:rsidR="00A87213" w:rsidRDefault="00474004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2302" w:type="dxa"/>
          </w:tcPr>
          <w:p w14:paraId="4D28D62D" w14:textId="424159A7" w:rsidR="00A87213" w:rsidRDefault="00474004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menghasilkan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penilaian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e-learning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Menengah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Kejuruan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(SMK)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berbasis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ISO 19796-1 yang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digunakan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mengevaluasi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e-learning SMK di Yogyakarta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teknik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Analitycal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Hierarchy Process (AHP)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agregasi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arithmetric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mean dan geometric mean</w:t>
            </w:r>
          </w:p>
        </w:tc>
        <w:tc>
          <w:tcPr>
            <w:tcW w:w="1040" w:type="dxa"/>
          </w:tcPr>
          <w:p w14:paraId="32AD494D" w14:textId="321F10BF" w:rsidR="00A87213" w:rsidRPr="00BF4CDB" w:rsidRDefault="00474004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etode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Software Development Life Cycle (SDLC) </w:t>
            </w:r>
            <w:proofErr w:type="spellStart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474004">
              <w:rPr>
                <w:rFonts w:ascii="Times New Roman" w:hAnsi="Times New Roman" w:cs="Times New Roman"/>
                <w:sz w:val="24"/>
                <w:szCs w:val="24"/>
              </w:rPr>
              <w:t xml:space="preserve"> model Waterfall</w:t>
            </w:r>
          </w:p>
        </w:tc>
        <w:tc>
          <w:tcPr>
            <w:tcW w:w="1243" w:type="dxa"/>
          </w:tcPr>
          <w:p w14:paraId="3CE1D75B" w14:textId="716778DD" w:rsidR="00A87213" w:rsidRDefault="00474004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</w:t>
            </w:r>
            <w:r w:rsidRPr="00474004">
              <w:rPr>
                <w:rFonts w:ascii="Times New Roman" w:hAnsi="Times New Roman" w:cs="Times New Roman"/>
                <w:sz w:val="24"/>
                <w:szCs w:val="24"/>
              </w:rPr>
              <w:t>ramework Laravel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 MYSQL</w:t>
            </w:r>
          </w:p>
        </w:tc>
        <w:tc>
          <w:tcPr>
            <w:tcW w:w="608" w:type="dxa"/>
          </w:tcPr>
          <w:p w14:paraId="3F0F835E" w14:textId="6BF06243" w:rsidR="00A87213" w:rsidRDefault="00474004" w:rsidP="00A87213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o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n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espond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</w:tbl>
    <w:p w14:paraId="03E388DA" w14:textId="40C64D99" w:rsidR="00123958" w:rsidRDefault="00123958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29BB795" w14:textId="7ADE902A" w:rsidR="00F43579" w:rsidRDefault="00F43579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74D8E93" w14:textId="056365DD" w:rsidR="00F43579" w:rsidRDefault="00F43579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1477533" w14:textId="3D67FBEC" w:rsidR="00F43579" w:rsidRDefault="00F43579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93850C5" w14:textId="607F6CB5" w:rsidR="00F43579" w:rsidRDefault="00F43579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37A3F1D" w14:textId="53D3E977" w:rsidR="00F43579" w:rsidRDefault="00F43579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3B06156" w14:textId="2092D153" w:rsidR="00F43579" w:rsidRDefault="00F43579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B750FA8" w14:textId="14E663D8" w:rsidR="00F43579" w:rsidRDefault="00F43579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139D033" w14:textId="71F4F94F" w:rsidR="00F43579" w:rsidRDefault="00F43579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E0D4229" w14:textId="3DAFFF7A" w:rsidR="00F43579" w:rsidRDefault="00F43579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CFC7B86" w14:textId="54A84052" w:rsidR="00F43579" w:rsidRDefault="00F43579" w:rsidP="00F43579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  <w:t xml:space="preserve">Daftar </w:t>
      </w:r>
      <w:proofErr w:type="spellStart"/>
      <w:r>
        <w:rPr>
          <w:rFonts w:ascii="Times New Roman" w:hAnsi="Times New Roman" w:cs="Times New Roman"/>
          <w:sz w:val="24"/>
          <w:szCs w:val="24"/>
        </w:rPr>
        <w:t>Pustaka</w:t>
      </w:r>
      <w:proofErr w:type="spellEnd"/>
    </w:p>
    <w:p w14:paraId="55B87B01" w14:textId="77777777" w:rsidR="00F43579" w:rsidRDefault="00F43579" w:rsidP="00F43579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EAAD8DB" w14:textId="3BCB5595" w:rsidR="00F43579" w:rsidRPr="00F43579" w:rsidRDefault="00F43579" w:rsidP="00F4357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F43579">
        <w:rPr>
          <w:rFonts w:ascii="Times New Roman" w:hAnsi="Times New Roman" w:cs="Times New Roman"/>
          <w:noProof/>
          <w:sz w:val="24"/>
          <w:szCs w:val="24"/>
        </w:rPr>
        <w:t xml:space="preserve">Anggoro, Bimo, and Lauw Li Hin. </w:t>
      </w:r>
      <w:r w:rsidRPr="00F43579">
        <w:rPr>
          <w:rFonts w:ascii="Times New Roman" w:hAnsi="Times New Roman" w:cs="Times New Roman"/>
          <w:i/>
          <w:iCs/>
          <w:noProof/>
          <w:sz w:val="24"/>
          <w:szCs w:val="24"/>
        </w:rPr>
        <w:t>RANCANG BANGUN SISTEM INFORMASI PENILAIAN SISWA PADA SDIT AL-FATH</w:t>
      </w:r>
      <w:r w:rsidRPr="00F43579">
        <w:rPr>
          <w:rFonts w:ascii="Times New Roman" w:hAnsi="Times New Roman" w:cs="Times New Roman"/>
          <w:noProof/>
          <w:sz w:val="24"/>
          <w:szCs w:val="24"/>
        </w:rPr>
        <w:t>. pp. 334–37.</w:t>
      </w:r>
    </w:p>
    <w:p w14:paraId="5B4E3EBF" w14:textId="77777777" w:rsidR="00F43579" w:rsidRPr="00F43579" w:rsidRDefault="00F43579" w:rsidP="00F4357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43579">
        <w:rPr>
          <w:rFonts w:ascii="Times New Roman" w:hAnsi="Times New Roman" w:cs="Times New Roman"/>
          <w:noProof/>
          <w:sz w:val="24"/>
          <w:szCs w:val="24"/>
        </w:rPr>
        <w:t xml:space="preserve">Nasution, Mardiah Kalsum. </w:t>
      </w:r>
      <w:r w:rsidRPr="00F43579">
        <w:rPr>
          <w:rFonts w:ascii="Times New Roman" w:hAnsi="Times New Roman" w:cs="Times New Roman"/>
          <w:i/>
          <w:iCs/>
          <w:noProof/>
          <w:sz w:val="24"/>
          <w:szCs w:val="24"/>
        </w:rPr>
        <w:t>Penggunaan Metode Pembelajaran Dalam Peningkatan Hasil Belajar Siswa</w:t>
      </w:r>
      <w:r w:rsidRPr="00F43579">
        <w:rPr>
          <w:rFonts w:ascii="Times New Roman" w:hAnsi="Times New Roman" w:cs="Times New Roman"/>
          <w:noProof/>
          <w:sz w:val="24"/>
          <w:szCs w:val="24"/>
        </w:rPr>
        <w:t>. no. 1, 2017, pp. 9–16.</w:t>
      </w:r>
    </w:p>
    <w:p w14:paraId="63CA0285" w14:textId="77777777" w:rsidR="00F43579" w:rsidRPr="00F43579" w:rsidRDefault="00F43579" w:rsidP="00F4357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43579">
        <w:rPr>
          <w:rFonts w:ascii="Times New Roman" w:hAnsi="Times New Roman" w:cs="Times New Roman"/>
          <w:noProof/>
          <w:sz w:val="24"/>
          <w:szCs w:val="24"/>
        </w:rPr>
        <w:t xml:space="preserve">Pratiwi, Muhammad Nofendra; Surmayanti ;. Mutiana. </w:t>
      </w:r>
      <w:r w:rsidRPr="00F43579">
        <w:rPr>
          <w:rFonts w:ascii="Times New Roman" w:hAnsi="Times New Roman" w:cs="Times New Roman"/>
          <w:i/>
          <w:iCs/>
          <w:noProof/>
          <w:sz w:val="24"/>
          <w:szCs w:val="24"/>
        </w:rPr>
        <w:t>PERANCANGAN APLIKASI E-LEARNING MATA PELAJARAN FISIKA KELAS 3 IPA DI SMAN 2 LUBUK SIKAPING</w:t>
      </w:r>
      <w:r w:rsidRPr="00F43579">
        <w:rPr>
          <w:rFonts w:ascii="Times New Roman" w:hAnsi="Times New Roman" w:cs="Times New Roman"/>
          <w:noProof/>
          <w:sz w:val="24"/>
          <w:szCs w:val="24"/>
        </w:rPr>
        <w:t>. no. 2, 2018, pp. 55–62.</w:t>
      </w:r>
    </w:p>
    <w:p w14:paraId="57CFA00D" w14:textId="77777777" w:rsidR="00F43579" w:rsidRPr="00F43579" w:rsidRDefault="00F43579" w:rsidP="00F4357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43579">
        <w:rPr>
          <w:rFonts w:ascii="Times New Roman" w:hAnsi="Times New Roman" w:cs="Times New Roman"/>
          <w:noProof/>
          <w:sz w:val="24"/>
          <w:szCs w:val="24"/>
        </w:rPr>
        <w:t xml:space="preserve">Puspita, Ari; Muhammad Fahmi; Yuyun Yuningsih. </w:t>
      </w:r>
      <w:r w:rsidRPr="00F43579">
        <w:rPr>
          <w:rFonts w:ascii="Times New Roman" w:hAnsi="Times New Roman" w:cs="Times New Roman"/>
          <w:i/>
          <w:iCs/>
          <w:noProof/>
          <w:sz w:val="24"/>
          <w:szCs w:val="24"/>
        </w:rPr>
        <w:t>PERANCANGAN DAN PEMBUATAN APLIKASI E-LEARNING MENGGUNAKAN MODEL WATERFALL PADA SEKOLAH MENENGAH ATAS Ari</w:t>
      </w:r>
      <w:r w:rsidRPr="00F43579">
        <w:rPr>
          <w:rFonts w:ascii="Times New Roman" w:hAnsi="Times New Roman" w:cs="Times New Roman"/>
          <w:noProof/>
          <w:sz w:val="24"/>
          <w:szCs w:val="24"/>
        </w:rPr>
        <w:t>. no. 4, 2019.</w:t>
      </w:r>
    </w:p>
    <w:p w14:paraId="533BF69A" w14:textId="77777777" w:rsidR="00F43579" w:rsidRPr="00F43579" w:rsidRDefault="00F43579" w:rsidP="00F4357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F43579">
        <w:rPr>
          <w:rFonts w:ascii="Times New Roman" w:hAnsi="Times New Roman" w:cs="Times New Roman"/>
          <w:noProof/>
          <w:sz w:val="24"/>
          <w:szCs w:val="24"/>
        </w:rPr>
        <w:t xml:space="preserve">Rohman, Abdul, and Eddy Suratno. </w:t>
      </w:r>
      <w:r w:rsidRPr="00F43579">
        <w:rPr>
          <w:rFonts w:ascii="Times New Roman" w:hAnsi="Times New Roman" w:cs="Times New Roman"/>
          <w:i/>
          <w:iCs/>
          <w:noProof/>
          <w:sz w:val="24"/>
          <w:szCs w:val="24"/>
        </w:rPr>
        <w:t>PERANCANGAN APLIKASI E-LEARNIG BERBASIS WEB PADA SMKN 1 BAYUNG LENCIR</w:t>
      </w:r>
      <w:r w:rsidRPr="00F43579">
        <w:rPr>
          <w:rFonts w:ascii="Times New Roman" w:hAnsi="Times New Roman" w:cs="Times New Roman"/>
          <w:noProof/>
          <w:sz w:val="24"/>
          <w:szCs w:val="24"/>
        </w:rPr>
        <w:t>. no. 4, 2019, pp. 238–49.</w:t>
      </w:r>
    </w:p>
    <w:p w14:paraId="31932D0A" w14:textId="75D30748" w:rsidR="00F43579" w:rsidRDefault="00F43579" w:rsidP="00F4357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74FE8838" w14:textId="63BCBA90" w:rsidR="00675AC2" w:rsidRDefault="00675AC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A4E07A5" w14:textId="7E881CE7" w:rsidR="00675AC2" w:rsidRDefault="00675AC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6C9D390" w14:textId="47C608B7" w:rsidR="00675AC2" w:rsidRDefault="00675AC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3492050" w14:textId="776949A4" w:rsidR="00675AC2" w:rsidRDefault="00675AC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D3B1BB5" w14:textId="7FA29D6E" w:rsidR="00675AC2" w:rsidRDefault="00675AC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C7E8B63" w14:textId="3DB60359" w:rsidR="00675AC2" w:rsidRDefault="00675AC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AAB3185" w14:textId="64977A08" w:rsidR="00675AC2" w:rsidRDefault="00675AC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2316005" w14:textId="5B3D74DC" w:rsidR="00675AC2" w:rsidRDefault="00675AC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E9084DB" w14:textId="7945829F" w:rsidR="00675AC2" w:rsidRDefault="00675AC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BB28296" w14:textId="77777777" w:rsidR="00FA42F2" w:rsidRDefault="00FA42F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E830DC9" w14:textId="77777777" w:rsidR="00FA42F2" w:rsidRDefault="00FA42F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9508F06" w14:textId="77777777" w:rsidR="00FA42F2" w:rsidRDefault="00FA42F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2688F20" w14:textId="77777777" w:rsidR="00FA42F2" w:rsidRDefault="00FA42F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EB7CF36" w14:textId="77777777" w:rsidR="00FA42F2" w:rsidRDefault="00FA42F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4A6A002" w14:textId="77777777" w:rsidR="00FA42F2" w:rsidRDefault="00FA42F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B6D3245" w14:textId="77777777" w:rsidR="00FA42F2" w:rsidRDefault="00FA42F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D55EEEC" w14:textId="77777777" w:rsidR="00FA42F2" w:rsidRDefault="00FA42F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CC86B8D" w14:textId="77777777" w:rsidR="00FA42F2" w:rsidRDefault="00FA42F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7E1BF87" w14:textId="77777777" w:rsidR="00FA42F2" w:rsidRDefault="00FA42F2" w:rsidP="00A8721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AB10F62" w14:textId="3FD2DFD5" w:rsidR="00446979" w:rsidRDefault="00446979" w:rsidP="00A8721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2535441D" wp14:editId="159F7FA9">
                <wp:simplePos x="0" y="0"/>
                <wp:positionH relativeFrom="column">
                  <wp:posOffset>251460</wp:posOffset>
                </wp:positionH>
                <wp:positionV relativeFrom="paragraph">
                  <wp:posOffset>2430780</wp:posOffset>
                </wp:positionV>
                <wp:extent cx="4968000" cy="36000"/>
                <wp:effectExtent l="0" t="0" r="23495" b="21590"/>
                <wp:wrapNone/>
                <wp:docPr id="1" name="Straight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68000" cy="36000"/>
                        </a:xfrm>
                        <a:prstGeom prst="line">
                          <a:avLst/>
                        </a:prstGeom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763C309C" id="Straight Connector 1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9.8pt,191.4pt" to="411pt,194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" strokecolor="black [3200]" strokeweight="1.5pt">
                <v:stroke joinstyle="miter"/>
              </v:line>
            </w:pict>
          </mc:Fallback>
        </mc:AlternateContent>
      </w:r>
    </w:p>
    <w:p w14:paraId="78861D34" w14:textId="2A14B51D" w:rsidR="008236E7" w:rsidRDefault="008236E7" w:rsidP="008236E7">
      <w:pPr>
        <w:spacing w:line="240" w:lineRule="auto"/>
        <w:ind w:left="4320"/>
        <w:rPr>
          <w:rFonts w:ascii="Times New Roman" w:hAnsi="Times New Roman" w:cs="Times New Roman"/>
          <w:sz w:val="14"/>
          <w:szCs w:val="1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9E60A04" wp14:editId="538F2D02">
                <wp:simplePos x="0" y="0"/>
                <wp:positionH relativeFrom="column">
                  <wp:posOffset>2865120</wp:posOffset>
                </wp:positionH>
                <wp:positionV relativeFrom="paragraph">
                  <wp:posOffset>120650</wp:posOffset>
                </wp:positionV>
                <wp:extent cx="548640" cy="0"/>
                <wp:effectExtent l="0" t="0" r="0" b="0"/>
                <wp:wrapNone/>
                <wp:docPr id="3" name="Straight Connector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54864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56D13765" id="Straight Connector 3" o:spid="_x0000_s1026" style="position:absolute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25.6pt,9.5pt" to="268.8pt,9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" strokecolor="#4472c4 [3204]" strokeweight=".5pt">
                <v:stroke joinstyle="miter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02D53D0" wp14:editId="607E7C76">
                <wp:simplePos x="0" y="0"/>
                <wp:positionH relativeFrom="column">
                  <wp:posOffset>3345180</wp:posOffset>
                </wp:positionH>
                <wp:positionV relativeFrom="paragraph">
                  <wp:posOffset>6350</wp:posOffset>
                </wp:positionV>
                <wp:extent cx="1524000" cy="2179320"/>
                <wp:effectExtent l="0" t="0" r="19050" b="30480"/>
                <wp:wrapNone/>
                <wp:docPr id="2" name="Straight Connector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524000" cy="2179320"/>
                        </a:xfrm>
                        <a:prstGeom prst="line">
                          <a:avLst/>
                        </a:prstGeom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9E20C69" id="Straight Connector 2" o:spid="_x0000_s1026" style="position:absolute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63.4pt,.5pt" to="383.4pt,172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" strokecolor="black [3200]" strokeweight="1.5pt">
                <v:stroke joinstyle="miter"/>
              </v:line>
            </w:pict>
          </mc:Fallback>
        </mc:AlternateContent>
      </w: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66EC223" wp14:editId="4493EC35">
                <wp:simplePos x="0" y="0"/>
                <wp:positionH relativeFrom="margin">
                  <wp:posOffset>2407920</wp:posOffset>
                </wp:positionH>
                <wp:positionV relativeFrom="paragraph">
                  <wp:posOffset>5080</wp:posOffset>
                </wp:positionV>
                <wp:extent cx="426720" cy="259080"/>
                <wp:effectExtent l="0" t="0" r="11430" b="26670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6720" cy="25908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1087EDD1" w14:textId="7683EB4F" w:rsidR="00446979" w:rsidRDefault="00446979">
                            <w:proofErr w:type="spellStart"/>
                            <w:r>
                              <w:t>PHPapphp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66EC223" id="_x0000_t202" coordsize="21600,21600" o:spt="202" path="m,l,21600r21600,l21600,xe">
                <v:stroke joinstyle="miter"/>
                <v:path gradientshapeok="t" o:connecttype="rect"/>
              </v:shapetype>
              <v:shape id="Text Box 6" o:spid="_x0000_s1026" type="#_x0000_t202" style="position:absolute;left:0;text-align:left;margin-left:189.6pt;margin-top:.4pt;width:33.6pt;height:20.4pt;z-index:251668480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" fillcolor="white [3201]" strokeweight=".5pt">
                <v:textbox>
                  <w:txbxContent>
                    <w:p w14:paraId="1087EDD1" w14:textId="7683EB4F" w:rsidR="00446979" w:rsidRDefault="00446979">
                      <w:proofErr w:type="spellStart"/>
                      <w:r>
                        <w:t>PHPapphp</w:t>
                      </w:r>
                      <w:proofErr w:type="spellEnd"/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 xml:space="preserve">     </w:t>
      </w:r>
      <w:r w:rsidRPr="008236E7">
        <w:rPr>
          <w:rFonts w:ascii="Times New Roman" w:hAnsi="Times New Roman" w:cs="Times New Roman"/>
          <w:sz w:val="14"/>
          <w:szCs w:val="14"/>
        </w:rPr>
        <w:t>[4][5] [6][7]</w:t>
      </w:r>
    </w:p>
    <w:p w14:paraId="7774E73C" w14:textId="0B6E3BA1" w:rsidR="00FA42F2" w:rsidRPr="008236E7" w:rsidRDefault="00FA42F2" w:rsidP="008236E7">
      <w:pPr>
        <w:spacing w:line="240" w:lineRule="auto"/>
        <w:ind w:left="4320"/>
        <w:rPr>
          <w:rFonts w:ascii="Times New Roman" w:hAnsi="Times New Roman" w:cs="Times New Roman"/>
          <w:sz w:val="14"/>
          <w:szCs w:val="14"/>
        </w:rPr>
      </w:pPr>
      <w:r>
        <w:rPr>
          <w:rFonts w:ascii="Times New Roman" w:hAnsi="Times New Roman" w:cs="Times New Roman"/>
          <w:sz w:val="14"/>
          <w:szCs w:val="14"/>
        </w:rPr>
        <w:tab/>
      </w:r>
      <w:r>
        <w:rPr>
          <w:rFonts w:ascii="Times New Roman" w:hAnsi="Times New Roman" w:cs="Times New Roman"/>
          <w:sz w:val="14"/>
          <w:szCs w:val="14"/>
        </w:rPr>
        <w:tab/>
      </w:r>
    </w:p>
    <w:p w14:paraId="4BF23705" w14:textId="56123D2A" w:rsidR="008236E7" w:rsidRPr="008236E7" w:rsidRDefault="008236E7" w:rsidP="008236E7">
      <w:pPr>
        <w:tabs>
          <w:tab w:val="left" w:pos="5088"/>
        </w:tabs>
        <w:spacing w:line="240" w:lineRule="auto"/>
        <w:rPr>
          <w:rFonts w:ascii="Times New Roman" w:hAnsi="Times New Roman" w:cs="Times New Roman"/>
          <w:sz w:val="14"/>
          <w:szCs w:val="14"/>
        </w:rPr>
      </w:pPr>
      <w:r w:rsidRPr="008236E7">
        <w:rPr>
          <w:rFonts w:ascii="Times New Roman" w:hAnsi="Times New Roman" w:cs="Times New Roman"/>
          <w:sz w:val="14"/>
          <w:szCs w:val="14"/>
        </w:rPr>
        <w:t xml:space="preserve">                                                                          </w:t>
      </w:r>
      <w:r>
        <w:rPr>
          <w:rFonts w:ascii="Times New Roman" w:hAnsi="Times New Roman" w:cs="Times New Roman"/>
          <w:sz w:val="14"/>
          <w:szCs w:val="14"/>
        </w:rPr>
        <w:t xml:space="preserve">                                                        </w:t>
      </w:r>
      <w:r w:rsidRPr="008236E7">
        <w:rPr>
          <w:rFonts w:ascii="Times New Roman" w:hAnsi="Times New Roman" w:cs="Times New Roman"/>
          <w:sz w:val="14"/>
          <w:szCs w:val="14"/>
        </w:rPr>
        <w:t>[8][</w:t>
      </w:r>
      <w:proofErr w:type="gramStart"/>
      <w:r w:rsidRPr="008236E7">
        <w:rPr>
          <w:rFonts w:ascii="Times New Roman" w:hAnsi="Times New Roman" w:cs="Times New Roman"/>
          <w:sz w:val="14"/>
          <w:szCs w:val="14"/>
        </w:rPr>
        <w:t>9]</w:t>
      </w:r>
      <w:r>
        <w:rPr>
          <w:rFonts w:ascii="Times New Roman" w:hAnsi="Times New Roman" w:cs="Times New Roman"/>
          <w:sz w:val="14"/>
          <w:szCs w:val="14"/>
        </w:rPr>
        <w:t>[</w:t>
      </w:r>
      <w:proofErr w:type="gramEnd"/>
      <w:r>
        <w:rPr>
          <w:rFonts w:ascii="Times New Roman" w:hAnsi="Times New Roman" w:cs="Times New Roman"/>
          <w:sz w:val="14"/>
          <w:szCs w:val="14"/>
        </w:rPr>
        <w:t>11][13]</w:t>
      </w:r>
    </w:p>
    <w:p w14:paraId="0B73A67B" w14:textId="7B4EBF72" w:rsidR="008236E7" w:rsidRDefault="008236E7" w:rsidP="008236E7">
      <w:pPr>
        <w:spacing w:line="240" w:lineRule="auto"/>
        <w:ind w:left="43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581A5EA5" wp14:editId="1ECF9A3D">
                <wp:simplePos x="0" y="0"/>
                <wp:positionH relativeFrom="margin">
                  <wp:posOffset>2545080</wp:posOffset>
                </wp:positionH>
                <wp:positionV relativeFrom="paragraph">
                  <wp:posOffset>200660</wp:posOffset>
                </wp:positionV>
                <wp:extent cx="640080" cy="259080"/>
                <wp:effectExtent l="0" t="0" r="26670" b="26670"/>
                <wp:wrapNone/>
                <wp:docPr id="92" name="Text Box 9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40080" cy="25908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5FF9E1A" w14:textId="0297992C" w:rsidR="008236E7" w:rsidRPr="008236E7" w:rsidRDefault="008236E7" w:rsidP="008236E7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MYSQ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81A5EA5" id="Text Box 92" o:spid="_x0000_s1027" type="#_x0000_t202" style="position:absolute;left:0;text-align:left;margin-left:200.4pt;margin-top:15.8pt;width:50.4pt;height:20.4pt;z-index:25167052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" fillcolor="white [3201]" strokeweight=".5pt">
                <v:textbox>
                  <w:txbxContent>
                    <w:p w14:paraId="25FF9E1A" w14:textId="0297992C" w:rsidR="008236E7" w:rsidRPr="008236E7" w:rsidRDefault="008236E7" w:rsidP="008236E7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MYSQL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384BF9C" w14:textId="00D89031" w:rsidR="008236E7" w:rsidRPr="008236E7" w:rsidRDefault="008236E7" w:rsidP="008236E7">
      <w:pPr>
        <w:spacing w:line="240" w:lineRule="auto"/>
        <w:ind w:left="4320" w:firstLine="720"/>
        <w:rPr>
          <w:rFonts w:ascii="Times New Roman" w:hAnsi="Times New Roman" w:cs="Times New Roman"/>
          <w:sz w:val="14"/>
          <w:szCs w:val="1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07697E55" wp14:editId="668E6DA5">
                <wp:simplePos x="0" y="0"/>
                <wp:positionH relativeFrom="column">
                  <wp:posOffset>3169920</wp:posOffset>
                </wp:positionH>
                <wp:positionV relativeFrom="paragraph">
                  <wp:posOffset>121920</wp:posOffset>
                </wp:positionV>
                <wp:extent cx="777240" cy="0"/>
                <wp:effectExtent l="0" t="0" r="0" b="0"/>
                <wp:wrapNone/>
                <wp:docPr id="5" name="Straight Connector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7724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35D282A4" id="Straight Connector 5" o:spid="_x0000_s1026" style="position:absolute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49.6pt,9.6pt" to="310.8pt,9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" strokecolor="#4472c4 [3204]" strokeweight=".5pt">
                <v:stroke joinstyle="miter"/>
              </v:line>
            </w:pict>
          </mc:Fallback>
        </mc:AlternateContent>
      </w:r>
      <w:r w:rsidRPr="008236E7">
        <w:rPr>
          <w:rFonts w:ascii="Times New Roman" w:hAnsi="Times New Roman" w:cs="Times New Roman"/>
          <w:sz w:val="14"/>
          <w:szCs w:val="14"/>
        </w:rPr>
        <w:t>[4][5] [6][7] [8][9]</w:t>
      </w:r>
    </w:p>
    <w:p w14:paraId="76B7A287" w14:textId="50002AA1" w:rsidR="008236E7" w:rsidRPr="008236E7" w:rsidRDefault="008236E7" w:rsidP="008236E7">
      <w:pPr>
        <w:tabs>
          <w:tab w:val="left" w:pos="5088"/>
        </w:tabs>
        <w:spacing w:line="240" w:lineRule="auto"/>
        <w:rPr>
          <w:rFonts w:ascii="Times New Roman" w:hAnsi="Times New Roman" w:cs="Times New Roman"/>
          <w:sz w:val="14"/>
          <w:szCs w:val="14"/>
        </w:rPr>
      </w:pPr>
      <w:r w:rsidRPr="008236E7">
        <w:rPr>
          <w:rFonts w:ascii="Times New Roman" w:hAnsi="Times New Roman" w:cs="Times New Roman"/>
          <w:sz w:val="14"/>
          <w:szCs w:val="14"/>
        </w:rPr>
        <w:t xml:space="preserve">                                                                          </w:t>
      </w:r>
      <w:r>
        <w:rPr>
          <w:rFonts w:ascii="Times New Roman" w:hAnsi="Times New Roman" w:cs="Times New Roman"/>
          <w:sz w:val="14"/>
          <w:szCs w:val="14"/>
        </w:rPr>
        <w:t xml:space="preserve">                                                       </w:t>
      </w:r>
      <w:r>
        <w:rPr>
          <w:rFonts w:ascii="Times New Roman" w:hAnsi="Times New Roman" w:cs="Times New Roman"/>
          <w:sz w:val="14"/>
          <w:szCs w:val="14"/>
        </w:rPr>
        <w:tab/>
        <w:t xml:space="preserve"> [</w:t>
      </w:r>
      <w:proofErr w:type="gramStart"/>
      <w:r>
        <w:rPr>
          <w:rFonts w:ascii="Times New Roman" w:hAnsi="Times New Roman" w:cs="Times New Roman"/>
          <w:sz w:val="14"/>
          <w:szCs w:val="14"/>
        </w:rPr>
        <w:t>11][</w:t>
      </w:r>
      <w:proofErr w:type="gramEnd"/>
      <w:r>
        <w:rPr>
          <w:rFonts w:ascii="Times New Roman" w:hAnsi="Times New Roman" w:cs="Times New Roman"/>
          <w:sz w:val="14"/>
          <w:szCs w:val="14"/>
        </w:rPr>
        <w:t>13][14]</w:t>
      </w:r>
    </w:p>
    <w:p w14:paraId="462526F0" w14:textId="3BB69702" w:rsidR="008236E7" w:rsidRPr="008236E7" w:rsidRDefault="008236E7" w:rsidP="008236E7">
      <w:pPr>
        <w:spacing w:line="240" w:lineRule="auto"/>
        <w:ind w:left="4320" w:firstLine="720"/>
        <w:rPr>
          <w:rFonts w:ascii="Times New Roman" w:hAnsi="Times New Roman" w:cs="Times New Roman"/>
          <w:sz w:val="14"/>
          <w:szCs w:val="1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1A53AEB0" w14:textId="378EE842" w:rsidR="008236E7" w:rsidRPr="008236E7" w:rsidRDefault="00413EE2" w:rsidP="008236E7">
      <w:pPr>
        <w:tabs>
          <w:tab w:val="left" w:pos="5088"/>
        </w:tabs>
        <w:spacing w:line="240" w:lineRule="auto"/>
        <w:rPr>
          <w:rFonts w:ascii="Times New Roman" w:hAnsi="Times New Roman" w:cs="Times New Roman"/>
          <w:sz w:val="14"/>
          <w:szCs w:val="1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60C822F0" wp14:editId="33E5E24B">
                <wp:simplePos x="0" y="0"/>
                <wp:positionH relativeFrom="margin">
                  <wp:posOffset>2857500</wp:posOffset>
                </wp:positionH>
                <wp:positionV relativeFrom="paragraph">
                  <wp:posOffset>66675</wp:posOffset>
                </wp:positionV>
                <wp:extent cx="693420" cy="251460"/>
                <wp:effectExtent l="0" t="0" r="11430" b="15240"/>
                <wp:wrapNone/>
                <wp:docPr id="93" name="Text Box 9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93420" cy="25146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A8A5DF1" w14:textId="5873EB61" w:rsidR="008236E7" w:rsidRPr="008236E7" w:rsidRDefault="00413EE2" w:rsidP="008236E7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XAMPP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0C822F0" id="Text Box 93" o:spid="_x0000_s1028" type="#_x0000_t202" style="position:absolute;margin-left:225pt;margin-top:5.25pt;width:54.6pt;height:19.8pt;z-index:25167360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" fillcolor="white [3201]" strokeweight=".5pt">
                <v:textbox>
                  <w:txbxContent>
                    <w:p w14:paraId="3A8A5DF1" w14:textId="5873EB61" w:rsidR="008236E7" w:rsidRPr="008236E7" w:rsidRDefault="00413EE2" w:rsidP="008236E7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XAMPP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="008236E7" w:rsidRPr="008236E7">
        <w:rPr>
          <w:rFonts w:ascii="Times New Roman" w:hAnsi="Times New Roman" w:cs="Times New Roman"/>
          <w:sz w:val="14"/>
          <w:szCs w:val="14"/>
        </w:rPr>
        <w:t xml:space="preserve">                                                                          </w:t>
      </w:r>
      <w:r w:rsidR="008236E7">
        <w:rPr>
          <w:rFonts w:ascii="Times New Roman" w:hAnsi="Times New Roman" w:cs="Times New Roman"/>
          <w:sz w:val="14"/>
          <w:szCs w:val="14"/>
        </w:rPr>
        <w:t xml:space="preserve">                                                       </w:t>
      </w:r>
      <w:r w:rsidR="008236E7">
        <w:rPr>
          <w:rFonts w:ascii="Times New Roman" w:hAnsi="Times New Roman" w:cs="Times New Roman"/>
          <w:sz w:val="14"/>
          <w:szCs w:val="14"/>
        </w:rPr>
        <w:tab/>
        <w:t xml:space="preserve"> </w:t>
      </w:r>
      <w:r>
        <w:rPr>
          <w:rFonts w:ascii="Times New Roman" w:hAnsi="Times New Roman" w:cs="Times New Roman"/>
          <w:sz w:val="14"/>
          <w:szCs w:val="14"/>
        </w:rPr>
        <w:tab/>
      </w:r>
      <w:r w:rsidRPr="008236E7">
        <w:rPr>
          <w:rFonts w:ascii="Times New Roman" w:hAnsi="Times New Roman" w:cs="Times New Roman"/>
          <w:sz w:val="14"/>
          <w:szCs w:val="14"/>
        </w:rPr>
        <w:t>[4][5] [6][7] [8][9]</w:t>
      </w:r>
    </w:p>
    <w:p w14:paraId="6942CA0E" w14:textId="1917FC95" w:rsidR="008236E7" w:rsidRPr="008236E7" w:rsidRDefault="00413EE2" w:rsidP="008236E7">
      <w:pPr>
        <w:tabs>
          <w:tab w:val="left" w:pos="5088"/>
        </w:tabs>
        <w:spacing w:line="240" w:lineRule="auto"/>
        <w:rPr>
          <w:rFonts w:ascii="Times New Roman" w:hAnsi="Times New Roman" w:cs="Times New Roman"/>
          <w:sz w:val="14"/>
          <w:szCs w:val="1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5911E5EF" wp14:editId="0E1C8373">
                <wp:simplePos x="0" y="0"/>
                <wp:positionH relativeFrom="column">
                  <wp:posOffset>3573780</wp:posOffset>
                </wp:positionH>
                <wp:positionV relativeFrom="paragraph">
                  <wp:posOffset>8255</wp:posOffset>
                </wp:positionV>
                <wp:extent cx="777240" cy="0"/>
                <wp:effectExtent l="0" t="0" r="0" b="0"/>
                <wp:wrapNone/>
                <wp:docPr id="94" name="Straight Connector 9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7724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393365D6" id="Straight Connector 94" o:spid="_x0000_s1026" style="position:absolute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81.4pt,.65pt" to="342.6pt,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" strokecolor="#4472c4 [3204]" strokeweight=".5pt">
                <v:stroke joinstyle="miter"/>
              </v:line>
            </w:pict>
          </mc:Fallback>
        </mc:AlternateContent>
      </w:r>
      <w:r>
        <w:rPr>
          <w:rFonts w:ascii="Times New Roman" w:hAnsi="Times New Roman" w:cs="Times New Roman"/>
          <w:sz w:val="14"/>
          <w:szCs w:val="14"/>
        </w:rPr>
        <w:tab/>
      </w:r>
      <w:r>
        <w:rPr>
          <w:rFonts w:ascii="Times New Roman" w:hAnsi="Times New Roman" w:cs="Times New Roman"/>
          <w:sz w:val="14"/>
          <w:szCs w:val="14"/>
        </w:rPr>
        <w:tab/>
        <w:t>[</w:t>
      </w:r>
      <w:proofErr w:type="gramStart"/>
      <w:r>
        <w:rPr>
          <w:rFonts w:ascii="Times New Roman" w:hAnsi="Times New Roman" w:cs="Times New Roman"/>
          <w:sz w:val="14"/>
          <w:szCs w:val="14"/>
        </w:rPr>
        <w:t>11][</w:t>
      </w:r>
      <w:proofErr w:type="gramEnd"/>
      <w:r>
        <w:rPr>
          <w:rFonts w:ascii="Times New Roman" w:hAnsi="Times New Roman" w:cs="Times New Roman"/>
          <w:sz w:val="14"/>
          <w:szCs w:val="14"/>
        </w:rPr>
        <w:t>13][11][14]</w:t>
      </w:r>
    </w:p>
    <w:p w14:paraId="424E5D51" w14:textId="19569B84" w:rsidR="008236E7" w:rsidRDefault="008236E7" w:rsidP="008236E7">
      <w:pPr>
        <w:spacing w:line="240" w:lineRule="auto"/>
        <w:ind w:left="43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448645C8" w14:textId="65F5C8AC" w:rsidR="00446979" w:rsidRPr="00446979" w:rsidRDefault="00413EE2" w:rsidP="008236E7">
      <w:pPr>
        <w:tabs>
          <w:tab w:val="left" w:pos="508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35AE5808" wp14:editId="4DA76684">
                <wp:simplePos x="0" y="0"/>
                <wp:positionH relativeFrom="column">
                  <wp:posOffset>3337560</wp:posOffset>
                </wp:positionH>
                <wp:positionV relativeFrom="paragraph">
                  <wp:posOffset>205105</wp:posOffset>
                </wp:positionV>
                <wp:extent cx="1295400" cy="2781300"/>
                <wp:effectExtent l="0" t="0" r="19050" b="19050"/>
                <wp:wrapNone/>
                <wp:docPr id="95" name="Straight Connector 9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295400" cy="2781300"/>
                        </a:xfrm>
                        <a:prstGeom prst="line">
                          <a:avLst/>
                        </a:prstGeom>
                      </wps:spPr>
                      <wps:style>
                        <a:lnRef idx="3">
                          <a:schemeClr val="dk1"/>
                        </a:lnRef>
                        <a:fillRef idx="0">
                          <a:schemeClr val="dk1"/>
                        </a:fillRef>
                        <a:effectRef idx="2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33535844" id="Straight Connector 95" o:spid="_x0000_s1026" style="position:absolute;flip:x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62.8pt,16.15pt" to="364.8pt,235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" strokecolor="black [3200]" strokeweight="1.5pt">
                <v:stroke joinstyle="miter"/>
              </v:line>
            </w:pict>
          </mc:Fallback>
        </mc:AlternateContent>
      </w:r>
      <w:r w:rsidR="008236E7">
        <w:rPr>
          <w:rFonts w:ascii="Times New Roman" w:hAnsi="Times New Roman" w:cs="Times New Roman"/>
          <w:sz w:val="24"/>
          <w:szCs w:val="24"/>
        </w:rPr>
        <w:tab/>
      </w:r>
      <w:r w:rsidR="008236E7">
        <w:rPr>
          <w:rFonts w:ascii="Times New Roman" w:hAnsi="Times New Roman" w:cs="Times New Roman"/>
          <w:sz w:val="24"/>
          <w:szCs w:val="24"/>
        </w:rPr>
        <w:tab/>
      </w:r>
    </w:p>
    <w:p w14:paraId="690313CD" w14:textId="2A542508" w:rsidR="008236E7" w:rsidRDefault="008236E7" w:rsidP="008236E7">
      <w:pPr>
        <w:tabs>
          <w:tab w:val="left" w:pos="508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446979">
        <w:rPr>
          <w:rFonts w:ascii="Times New Roman" w:hAnsi="Times New Roman" w:cs="Times New Roman"/>
          <w:sz w:val="24"/>
          <w:szCs w:val="24"/>
        </w:rPr>
        <w:tab/>
      </w:r>
    </w:p>
    <w:p w14:paraId="30B894AD" w14:textId="302FD078" w:rsidR="00446979" w:rsidRDefault="00446979" w:rsidP="00446979">
      <w:pPr>
        <w:tabs>
          <w:tab w:val="left" w:pos="5088"/>
        </w:tabs>
        <w:rPr>
          <w:rFonts w:ascii="Times New Roman" w:hAnsi="Times New Roman" w:cs="Times New Roman"/>
          <w:sz w:val="24"/>
          <w:szCs w:val="24"/>
        </w:rPr>
      </w:pPr>
    </w:p>
    <w:p w14:paraId="16163884" w14:textId="4913EC07" w:rsidR="00446979" w:rsidRDefault="00446979" w:rsidP="00446979">
      <w:pPr>
        <w:tabs>
          <w:tab w:val="left" w:pos="5088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3E1A921A" w14:textId="1FD8E663" w:rsidR="00413EE2" w:rsidRDefault="00446979" w:rsidP="00446979">
      <w:pPr>
        <w:tabs>
          <w:tab w:val="left" w:pos="5172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27FB74D2" w14:textId="1F0A2B9E" w:rsidR="00413EE2" w:rsidRPr="00413EE2" w:rsidRDefault="00413EE2" w:rsidP="00413EE2">
      <w:pPr>
        <w:rPr>
          <w:rFonts w:ascii="Times New Roman" w:hAnsi="Times New Roman" w:cs="Times New Roman"/>
          <w:sz w:val="24"/>
          <w:szCs w:val="24"/>
        </w:rPr>
      </w:pPr>
    </w:p>
    <w:p w14:paraId="203386A6" w14:textId="5CA80081" w:rsidR="00413EE2" w:rsidRPr="00413EE2" w:rsidRDefault="00413EE2" w:rsidP="00413EE2">
      <w:pPr>
        <w:rPr>
          <w:rFonts w:ascii="Times New Roman" w:hAnsi="Times New Roman" w:cs="Times New Roman"/>
          <w:sz w:val="24"/>
          <w:szCs w:val="24"/>
        </w:rPr>
      </w:pPr>
      <w:r w:rsidRPr="00413EE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25298F4B" wp14:editId="0FAABE0C">
                <wp:simplePos x="0" y="0"/>
                <wp:positionH relativeFrom="margin">
                  <wp:posOffset>2087880</wp:posOffset>
                </wp:positionH>
                <wp:positionV relativeFrom="paragraph">
                  <wp:posOffset>190500</wp:posOffset>
                </wp:positionV>
                <wp:extent cx="906780" cy="251460"/>
                <wp:effectExtent l="0" t="0" r="26670" b="15240"/>
                <wp:wrapNone/>
                <wp:docPr id="100" name="Text Box 10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06780" cy="25146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1A9E0B0" w14:textId="141AAB82" w:rsidR="00413EE2" w:rsidRPr="008236E7" w:rsidRDefault="00413EE2" w:rsidP="00413EE2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PROTOTYP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5298F4B" id="Text Box 100" o:spid="_x0000_s1029" type="#_x0000_t202" style="position:absolute;margin-left:164.4pt;margin-top:15pt;width:71.4pt;height:19.8pt;z-index:25168179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" fillcolor="white [3201]" strokeweight=".5pt">
                <v:textbox>
                  <w:txbxContent>
                    <w:p w14:paraId="51A9E0B0" w14:textId="141AAB82" w:rsidR="00413EE2" w:rsidRPr="008236E7" w:rsidRDefault="00413EE2" w:rsidP="00413EE2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PROTOTYPE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C1BB841" w14:textId="342846E8" w:rsidR="00413EE2" w:rsidRPr="00413EE2" w:rsidRDefault="00413EE2" w:rsidP="00413EE2">
      <w:pPr>
        <w:rPr>
          <w:rFonts w:ascii="Times New Roman" w:hAnsi="Times New Roman" w:cs="Times New Roman"/>
          <w:sz w:val="24"/>
          <w:szCs w:val="24"/>
        </w:rPr>
      </w:pPr>
      <w:r w:rsidRPr="00413EE2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73567C53" wp14:editId="672F9897">
                <wp:simplePos x="0" y="0"/>
                <wp:positionH relativeFrom="column">
                  <wp:posOffset>2880360</wp:posOffset>
                </wp:positionH>
                <wp:positionV relativeFrom="paragraph">
                  <wp:posOffset>14605</wp:posOffset>
                </wp:positionV>
                <wp:extent cx="906780" cy="0"/>
                <wp:effectExtent l="0" t="0" r="0" b="0"/>
                <wp:wrapNone/>
                <wp:docPr id="99" name="Straight Connector 9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90678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1DDD8D8C" id="Straight Connector 99" o:spid="_x0000_s1026" style="position:absolute;flip:x;z-index:251680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26.8pt,1.15pt" to="298.2pt,1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" strokecolor="#4472c4 [3204]" strokeweight=".5pt">
                <v:stroke joinstyle="miter"/>
              </v:line>
            </w:pict>
          </mc:Fallback>
        </mc:AlternateContent>
      </w:r>
    </w:p>
    <w:p w14:paraId="63D955E0" w14:textId="2D34D81E" w:rsidR="00413EE2" w:rsidRDefault="00413EE2" w:rsidP="00413EE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5AC17450" wp14:editId="4CCBAF11">
                <wp:simplePos x="0" y="0"/>
                <wp:positionH relativeFrom="margin">
                  <wp:posOffset>1988820</wp:posOffset>
                </wp:positionH>
                <wp:positionV relativeFrom="paragraph">
                  <wp:posOffset>234315</wp:posOffset>
                </wp:positionV>
                <wp:extent cx="685800" cy="259080"/>
                <wp:effectExtent l="0" t="0" r="19050" b="26670"/>
                <wp:wrapNone/>
                <wp:docPr id="98" name="Text Box 9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85800" cy="25908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1FB0618" w14:textId="4148F237" w:rsidR="00413EE2" w:rsidRPr="008236E7" w:rsidRDefault="00413EE2" w:rsidP="00413EE2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SDL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AC17450" id="Text Box 98" o:spid="_x0000_s1030" type="#_x0000_t202" style="position:absolute;margin-left:156.6pt;margin-top:18.45pt;width:54pt;height:20.4pt;z-index:25167872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" fillcolor="white [3201]" strokeweight=".5pt">
                <v:textbox>
                  <w:txbxContent>
                    <w:p w14:paraId="21FB0618" w14:textId="4148F237" w:rsidR="00413EE2" w:rsidRPr="008236E7" w:rsidRDefault="00413EE2" w:rsidP="00413EE2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SDLC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634A4872" w14:textId="5F0B1890" w:rsidR="00413EE2" w:rsidRPr="00413EE2" w:rsidRDefault="00413EE2" w:rsidP="00413EE2">
      <w:pPr>
        <w:rPr>
          <w:rFonts w:ascii="Times New Roman" w:hAnsi="Times New Roman" w:cs="Times New Roman"/>
          <w:sz w:val="16"/>
          <w:szCs w:val="16"/>
        </w:rPr>
      </w:pPr>
      <w:r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74E88C4E" wp14:editId="6447E0BE">
                <wp:simplePos x="0" y="0"/>
                <wp:positionH relativeFrom="column">
                  <wp:posOffset>2232660</wp:posOffset>
                </wp:positionH>
                <wp:positionV relativeFrom="paragraph">
                  <wp:posOffset>65405</wp:posOffset>
                </wp:positionV>
                <wp:extent cx="1257300" cy="0"/>
                <wp:effectExtent l="0" t="0" r="0" b="0"/>
                <wp:wrapNone/>
                <wp:docPr id="96" name="Straight Connector 9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125730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line w14:anchorId="70A65FA8" id="Straight Connector 96" o:spid="_x0000_s1026" style="position:absolute;flip:x;z-index:25167667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175.8pt,5.15pt" to="274.8pt,5.1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" strokecolor="#4472c4 [3204]" strokeweight=".5pt">
                <v:stroke joinstyle="miter"/>
              </v:line>
            </w:pict>
          </mc:Fallback>
        </mc:AlternateConten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Pr="00413EE2">
        <w:rPr>
          <w:rFonts w:ascii="Times New Roman" w:hAnsi="Times New Roman" w:cs="Times New Roman"/>
          <w:sz w:val="16"/>
          <w:szCs w:val="16"/>
        </w:rPr>
        <w:t>[1][5][</w:t>
      </w:r>
      <w:proofErr w:type="gramStart"/>
      <w:r w:rsidRPr="00413EE2">
        <w:rPr>
          <w:rFonts w:ascii="Times New Roman" w:hAnsi="Times New Roman" w:cs="Times New Roman"/>
          <w:sz w:val="16"/>
          <w:szCs w:val="16"/>
        </w:rPr>
        <w:t>8][</w:t>
      </w:r>
      <w:proofErr w:type="gramEnd"/>
      <w:r w:rsidRPr="00413EE2">
        <w:rPr>
          <w:rFonts w:ascii="Times New Roman" w:hAnsi="Times New Roman" w:cs="Times New Roman"/>
          <w:sz w:val="16"/>
          <w:szCs w:val="16"/>
        </w:rPr>
        <w:t>14]</w:t>
      </w:r>
      <w:r w:rsidRPr="00413EE2">
        <w:rPr>
          <w:rFonts w:ascii="Times New Roman" w:hAnsi="Times New Roman" w:cs="Times New Roman"/>
          <w:sz w:val="16"/>
          <w:szCs w:val="16"/>
        </w:rPr>
        <w:tab/>
      </w:r>
    </w:p>
    <w:p w14:paraId="5CB78E0E" w14:textId="36C84A3B" w:rsidR="00675AC2" w:rsidRPr="00413EE2" w:rsidRDefault="00675AC2" w:rsidP="00413EE2">
      <w:pPr>
        <w:jc w:val="center"/>
        <w:rPr>
          <w:rFonts w:ascii="Times New Roman" w:hAnsi="Times New Roman" w:cs="Times New Roman"/>
          <w:sz w:val="24"/>
          <w:szCs w:val="24"/>
        </w:rPr>
      </w:pPr>
    </w:p>
    <w:sectPr w:rsidR="00675AC2" w:rsidRPr="00413EE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7366923" w14:textId="77777777" w:rsidR="00F92841" w:rsidRDefault="00F92841" w:rsidP="00F551B8">
      <w:pPr>
        <w:spacing w:after="0" w:line="240" w:lineRule="auto"/>
      </w:pPr>
      <w:r>
        <w:separator/>
      </w:r>
    </w:p>
  </w:endnote>
  <w:endnote w:type="continuationSeparator" w:id="0">
    <w:p w14:paraId="0B34D143" w14:textId="77777777" w:rsidR="00F92841" w:rsidRDefault="00F92841" w:rsidP="00F551B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506025F" w14:textId="77777777" w:rsidR="00F92841" w:rsidRDefault="00F92841" w:rsidP="00F551B8">
      <w:pPr>
        <w:spacing w:after="0" w:line="240" w:lineRule="auto"/>
      </w:pPr>
      <w:r>
        <w:separator/>
      </w:r>
    </w:p>
  </w:footnote>
  <w:footnote w:type="continuationSeparator" w:id="0">
    <w:p w14:paraId="4DFB7E17" w14:textId="77777777" w:rsidR="00F92841" w:rsidRDefault="00F92841" w:rsidP="00F551B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B7FA6"/>
    <w:rsid w:val="000B2A4A"/>
    <w:rsid w:val="000E28CB"/>
    <w:rsid w:val="00123958"/>
    <w:rsid w:val="001A76A6"/>
    <w:rsid w:val="00224C36"/>
    <w:rsid w:val="002C13EB"/>
    <w:rsid w:val="003943C4"/>
    <w:rsid w:val="003B3934"/>
    <w:rsid w:val="003C52D8"/>
    <w:rsid w:val="00413EE2"/>
    <w:rsid w:val="004269A5"/>
    <w:rsid w:val="00446979"/>
    <w:rsid w:val="00474004"/>
    <w:rsid w:val="004A7ECB"/>
    <w:rsid w:val="004B7FA6"/>
    <w:rsid w:val="00513C50"/>
    <w:rsid w:val="0052593C"/>
    <w:rsid w:val="005840C6"/>
    <w:rsid w:val="00606F4D"/>
    <w:rsid w:val="00675AC2"/>
    <w:rsid w:val="007B49AE"/>
    <w:rsid w:val="008236E7"/>
    <w:rsid w:val="00884985"/>
    <w:rsid w:val="008A519B"/>
    <w:rsid w:val="0090322F"/>
    <w:rsid w:val="009B1A8F"/>
    <w:rsid w:val="00A154A8"/>
    <w:rsid w:val="00A627B5"/>
    <w:rsid w:val="00A65390"/>
    <w:rsid w:val="00A87213"/>
    <w:rsid w:val="00B33045"/>
    <w:rsid w:val="00BF4CDB"/>
    <w:rsid w:val="00BF6D67"/>
    <w:rsid w:val="00C421FB"/>
    <w:rsid w:val="00C56E04"/>
    <w:rsid w:val="00D14DA6"/>
    <w:rsid w:val="00D25FC5"/>
    <w:rsid w:val="00E56B32"/>
    <w:rsid w:val="00F43579"/>
    <w:rsid w:val="00F551B8"/>
    <w:rsid w:val="00F92841"/>
    <w:rsid w:val="00FA42F2"/>
    <w:rsid w:val="00FE1C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FC934CC"/>
  <w15:chartTrackingRefBased/>
  <w15:docId w15:val="{FE8AD147-D026-4D39-8C9C-55F742C540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4B7FA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F551B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551B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551B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F151CE3-A9F0-460C-8F66-49DDA208540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0</TotalTime>
  <Pages>1</Pages>
  <Words>1559</Words>
  <Characters>8892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qbal nur</dc:creator>
  <cp:keywords/>
  <dc:description/>
  <cp:lastModifiedBy>iqbal nur</cp:lastModifiedBy>
  <cp:revision>15</cp:revision>
  <dcterms:created xsi:type="dcterms:W3CDTF">2020-03-03T22:35:00Z</dcterms:created>
  <dcterms:modified xsi:type="dcterms:W3CDTF">2020-03-13T01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modern-language-association</vt:lpwstr>
  </property>
  <property fmtid="{D5CDD505-2E9C-101B-9397-08002B2CF9AE}" pid="24" name="Mendeley Unique User Id_1">
    <vt:lpwstr>0db1f19e-9d73-3496-b283-bbd7c16dad0a</vt:lpwstr>
  </property>
</Properties>
</file>